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4A9188" w14:textId="7C95AA25" w:rsidR="00C06CC5" w:rsidRPr="00280FC8" w:rsidRDefault="00E07648" w:rsidP="00F51BE6">
      <w:pPr>
        <w:pStyle w:val="SOMContent"/>
        <w:spacing w:line="480" w:lineRule="auto"/>
        <w:rPr>
          <w:rFonts w:asciiTheme="minorHAnsi" w:hAnsiTheme="minorHAnsi"/>
          <w:b/>
          <w:u w:val="single"/>
        </w:rPr>
      </w:pPr>
      <w:bookmarkStart w:id="0" w:name="_GoBack"/>
      <w:bookmarkEnd w:id="0"/>
      <w:r>
        <w:rPr>
          <w:rFonts w:asciiTheme="minorHAnsi" w:hAnsiTheme="minorHAnsi"/>
          <w:b/>
          <w:u w:val="single"/>
        </w:rPr>
        <w:t xml:space="preserve">Detailed </w:t>
      </w:r>
      <w:r w:rsidR="006D2C33">
        <w:rPr>
          <w:rFonts w:asciiTheme="minorHAnsi" w:hAnsiTheme="minorHAnsi"/>
          <w:b/>
          <w:u w:val="single"/>
        </w:rPr>
        <w:t>Ma</w:t>
      </w:r>
      <w:r w:rsidR="00C06CC5" w:rsidRPr="00280FC8">
        <w:rPr>
          <w:rFonts w:asciiTheme="minorHAnsi" w:hAnsiTheme="minorHAnsi"/>
          <w:b/>
          <w:u w:val="single"/>
        </w:rPr>
        <w:t xml:space="preserve">terials and </w:t>
      </w:r>
      <w:r>
        <w:rPr>
          <w:rFonts w:asciiTheme="minorHAnsi" w:hAnsiTheme="minorHAnsi"/>
          <w:b/>
          <w:u w:val="single"/>
        </w:rPr>
        <w:t>M</w:t>
      </w:r>
      <w:r w:rsidR="00C06CC5" w:rsidRPr="00280FC8">
        <w:rPr>
          <w:rFonts w:asciiTheme="minorHAnsi" w:hAnsiTheme="minorHAnsi"/>
          <w:b/>
          <w:u w:val="single"/>
        </w:rPr>
        <w:t>ethods</w:t>
      </w:r>
      <w:r w:rsidR="00AA0969" w:rsidRPr="00280FC8">
        <w:rPr>
          <w:rFonts w:asciiTheme="minorHAnsi" w:hAnsiTheme="minorHAnsi"/>
          <w:b/>
          <w:u w:val="single"/>
        </w:rPr>
        <w:t>:</w:t>
      </w:r>
    </w:p>
    <w:p w14:paraId="680EA604" w14:textId="34B538EB" w:rsidR="00D62E24" w:rsidRPr="00DA4969" w:rsidRDefault="00D62E24" w:rsidP="00F51BE6">
      <w:pPr>
        <w:spacing w:line="480" w:lineRule="auto"/>
        <w:contextualSpacing/>
        <w:rPr>
          <w:rFonts w:cs="Times New Roman"/>
          <w:b/>
          <w:sz w:val="24"/>
          <w:szCs w:val="24"/>
          <w:lang w:val="en-US"/>
        </w:rPr>
      </w:pPr>
      <w:r w:rsidRPr="00DA4969">
        <w:rPr>
          <w:rFonts w:cs="Times New Roman"/>
          <w:b/>
          <w:sz w:val="24"/>
          <w:szCs w:val="24"/>
          <w:lang w:val="en-US"/>
        </w:rPr>
        <w:t xml:space="preserve">Categorization of </w:t>
      </w:r>
      <w:r w:rsidR="003049B8">
        <w:rPr>
          <w:rFonts w:cs="Times New Roman"/>
          <w:b/>
          <w:sz w:val="24"/>
          <w:szCs w:val="24"/>
          <w:lang w:val="en-US"/>
        </w:rPr>
        <w:t>social system</w:t>
      </w:r>
    </w:p>
    <w:p w14:paraId="1503E88F" w14:textId="4830990D" w:rsidR="00D62E24" w:rsidRPr="00DA4969" w:rsidRDefault="00D62E24" w:rsidP="00F51BE6">
      <w:pPr>
        <w:spacing w:line="480" w:lineRule="auto"/>
        <w:contextualSpacing/>
        <w:rPr>
          <w:rFonts w:cs="Times New Roman"/>
          <w:sz w:val="24"/>
          <w:szCs w:val="24"/>
          <w:lang w:val="en-US"/>
        </w:rPr>
      </w:pPr>
      <w:proofErr w:type="gramStart"/>
      <w:r w:rsidRPr="00DA4969">
        <w:rPr>
          <w:rFonts w:cs="Times New Roman"/>
          <w:sz w:val="24"/>
          <w:szCs w:val="24"/>
          <w:lang w:val="en-US"/>
        </w:rPr>
        <w:t xml:space="preserve">We categorized the species into non-family living, family living and cooperative breeding families based on published datasets </w:t>
      </w:r>
      <w:proofErr w:type="gramEnd"/>
      <w:r w:rsidRPr="00DA4969">
        <w:rPr>
          <w:rFonts w:cs="Times New Roman"/>
          <w:sz w:val="24"/>
          <w:szCs w:val="24"/>
          <w:lang w:val="en-US"/>
        </w:rPr>
        <w:fldChar w:fldCharType="begin">
          <w:fldData xml:space="preserve">PEVuZE5vdGU+PENpdGU+PEF1dGhvcj5Db2NrYnVybjwvQXV0aG9yPjxZZWFyPjIwMDY8L1llYXI+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zMjI0NTwvcGFnZXM+PHZvbHVtZT4yODA8L3ZvbHVtZT48bnVtYmVyPjE3
NzI8L251bWJlcj48ZGF0ZXM+PHllYXI+MjAxMzwveWVhcj48L2RhdGVzPjxpc2JuPjA5NjItODQ1
MjwvaXNibj48dXJscz48L3VybHM+PC9yZWNvcmQ+PC9DaXRlPjwvRW5kTm90ZT5=
</w:fldData>
        </w:fldChar>
      </w:r>
      <w:r w:rsidR="00846F7A">
        <w:rPr>
          <w:rFonts w:cs="Times New Roman"/>
          <w:sz w:val="24"/>
          <w:szCs w:val="24"/>
          <w:lang w:val="en-US"/>
        </w:rPr>
        <w:instrText xml:space="preserve"> ADDIN EN.CITE </w:instrText>
      </w:r>
      <w:r w:rsidR="00846F7A">
        <w:rPr>
          <w:rFonts w:cs="Times New Roman"/>
          <w:sz w:val="24"/>
          <w:szCs w:val="24"/>
          <w:lang w:val="en-US"/>
        </w:rPr>
        <w:fldChar w:fldCharType="begin">
          <w:fldData xml:space="preserve">PEVuZE5vdGU+PENpdGU+PEF1dGhvcj5Db2NrYnVybjwvQXV0aG9yPjxZZWFyPjIwMDY8L1llYXI+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zMjI0NTwvcGFnZXM+PHZvbHVtZT4yODA8L3ZvbHVtZT48bnVtYmVyPjE3
NzI8L251bWJlcj48ZGF0ZXM+PHllYXI+MjAxMzwveWVhcj48L2RhdGVzPjxpc2JuPjA5NjItODQ1
MjwvaXNibj48dXJscz48L3VybHM+PC9yZWNvcmQ+PC9DaXRlPjwvRW5kTm90ZT5=
</w:fldData>
        </w:fldChar>
      </w:r>
      <w:r w:rsidR="00846F7A">
        <w:rPr>
          <w:rFonts w:cs="Times New Roman"/>
          <w:sz w:val="24"/>
          <w:szCs w:val="24"/>
          <w:lang w:val="en-US"/>
        </w:rPr>
        <w:instrText xml:space="preserve"> ADDIN EN.CITE.DATA </w:instrText>
      </w:r>
      <w:r w:rsidR="00846F7A">
        <w:rPr>
          <w:rFonts w:cs="Times New Roman"/>
          <w:sz w:val="24"/>
          <w:szCs w:val="24"/>
          <w:lang w:val="en-US"/>
        </w:rPr>
      </w:r>
      <w:r w:rsidR="00846F7A">
        <w:rPr>
          <w:rFonts w:cs="Times New Roman"/>
          <w:sz w:val="24"/>
          <w:szCs w:val="24"/>
          <w:lang w:val="en-US"/>
        </w:rPr>
        <w:fldChar w:fldCharType="end"/>
      </w:r>
      <w:r w:rsidRPr="00DA4969">
        <w:rPr>
          <w:rFonts w:cs="Times New Roman"/>
          <w:sz w:val="24"/>
          <w:szCs w:val="24"/>
          <w:lang w:val="en-US"/>
        </w:rPr>
      </w:r>
      <w:r w:rsidRPr="00DA4969">
        <w:rPr>
          <w:rFonts w:cs="Times New Roman"/>
          <w:sz w:val="24"/>
          <w:szCs w:val="24"/>
          <w:lang w:val="en-US"/>
        </w:rPr>
        <w:fldChar w:fldCharType="separate"/>
      </w:r>
      <w:r w:rsidR="00846F7A">
        <w:rPr>
          <w:rFonts w:cs="Times New Roman"/>
          <w:noProof/>
          <w:sz w:val="24"/>
          <w:szCs w:val="24"/>
          <w:lang w:val="en-US"/>
        </w:rPr>
        <w:t>[1-3]</w:t>
      </w:r>
      <w:r w:rsidRPr="00DA4969">
        <w:rPr>
          <w:rFonts w:cs="Times New Roman"/>
          <w:sz w:val="24"/>
          <w:szCs w:val="24"/>
          <w:lang w:val="en-US"/>
        </w:rPr>
        <w:fldChar w:fldCharType="end"/>
      </w:r>
      <w:proofErr w:type="gramStart"/>
      <w:r w:rsidRPr="00DA4969">
        <w:rPr>
          <w:rFonts w:cs="Times New Roman"/>
          <w:sz w:val="24"/>
          <w:szCs w:val="24"/>
          <w:lang w:val="en-US"/>
        </w:rPr>
        <w:t xml:space="preserve"> and data extracted from broad species accounts (Birds of the Western Palearctic </w:t>
      </w:r>
      <w:proofErr w:type="gramEnd"/>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Cramp&lt;/Author&gt;&lt;Year&gt;1994&lt;/Year&gt;&lt;RecNum&gt;1709&lt;/RecNum&gt;&lt;DisplayText&gt;[4]&lt;/DisplayText&gt;&lt;record&gt;&lt;rec-number&gt;1709&lt;/rec-number&gt;&lt;foreign-keys&gt;&lt;key app="EN" db-id="e0zefwt5sspzt8ept9axw55ixstzdtextd5w" timestamp="0"&gt;1709&lt;/key&gt;&lt;/foreign-keys&gt;&lt;ref-type name="Book"&gt;6&lt;/ref-type&gt;&lt;contributors&gt;&lt;authors&gt;&lt;author&gt;Cramp, S.&lt;/author&gt;&lt;author&gt;Simmons, K. E.&lt;/author&gt;&lt;author&gt;Perrins, C. M.&lt;/author&gt;&lt;author&gt;Brooks, D. J.&lt;/author&gt;&lt;/authors&gt;&lt;/contributors&gt;&lt;titles&gt;&lt;title&gt;Handbook of the birds of Europe, the Middle East and North Africa&lt;/title&gt;&lt;/titles&gt;&lt;dates&gt;&lt;year&gt;1994&lt;/year&gt;&lt;/dates&gt;&lt;pub-location&gt;Oxford&lt;/pub-location&gt;&lt;publisher&gt;Oxford University Press&lt;/publisher&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4]</w:t>
      </w:r>
      <w:r w:rsidRPr="00DA4969">
        <w:rPr>
          <w:rFonts w:cs="Times New Roman"/>
          <w:sz w:val="24"/>
          <w:szCs w:val="24"/>
          <w:lang w:val="en-US"/>
        </w:rPr>
        <w:fldChar w:fldCharType="end"/>
      </w:r>
      <w:proofErr w:type="gramStart"/>
      <w:r w:rsidRPr="00DA4969">
        <w:rPr>
          <w:rFonts w:cs="Times New Roman"/>
          <w:sz w:val="24"/>
          <w:szCs w:val="24"/>
          <w:lang w:val="en-US"/>
        </w:rPr>
        <w:t xml:space="preserve">, Handbook of the Birds of the World </w:t>
      </w:r>
      <w:proofErr w:type="gramEnd"/>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Del Hoyo&lt;/Author&gt;&lt;Year&gt;2011&lt;/Year&gt;&lt;RecNum&gt;3350&lt;/RecNum&gt;&lt;DisplayText&gt;[5]&lt;/DisplayText&gt;&lt;record&gt;&lt;rec-number&gt;3350&lt;/rec-number&gt;&lt;foreign-keys&gt;&lt;key app="EN" db-id="e0zefwt5sspzt8ept9axw55ixstzdtextd5w" timestamp="1383295386"&gt;3350&lt;/key&gt;&lt;/foreign-keys&gt;&lt;ref-type name="Journal Article"&gt;17&lt;/ref-type&gt;&lt;contributors&gt;&lt;authors&gt;&lt;author&gt;Del Hoyo, J.&lt;/author&gt;&lt;author&gt;Elliot, A.&lt;/author&gt;&lt;author&gt;Sargatal, J.&lt;/author&gt;&lt;author&gt;Christie, D. A.&lt;/author&gt;&lt;/authors&gt;&lt;/contributors&gt;&lt;titles&gt;&lt;title&gt;Handbook of the Birds of the World. Barcelona: Lynx Editions&lt;/title&gt;&lt;/titles&gt;&lt;dates&gt;&lt;year&gt;2011&lt;/year&gt;&lt;/dates&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5]</w:t>
      </w:r>
      <w:r w:rsidRPr="00DA4969">
        <w:rPr>
          <w:rFonts w:cs="Times New Roman"/>
          <w:sz w:val="24"/>
          <w:szCs w:val="24"/>
          <w:lang w:val="en-US"/>
        </w:rPr>
        <w:fldChar w:fldCharType="end"/>
      </w:r>
      <w:proofErr w:type="gramStart"/>
      <w:r w:rsidRPr="00DA4969">
        <w:rPr>
          <w:rFonts w:cs="Times New Roman"/>
          <w:sz w:val="24"/>
          <w:szCs w:val="24"/>
          <w:lang w:val="en-US"/>
        </w:rPr>
        <w:t xml:space="preserve">, Handbook of Australian, New Zealand &amp; Antarctic Birds </w:t>
      </w:r>
      <w:proofErr w:type="gramEnd"/>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Higgins&lt;/Author&gt;&lt;Year&gt;2007&lt;/Year&gt;&lt;RecNum&gt;3406&lt;/RecNum&gt;&lt;DisplayText&gt;[6]&lt;/DisplayText&gt;&lt;record&gt;&lt;rec-number&gt;3406&lt;/rec-number&gt;&lt;foreign-keys&gt;&lt;key app="EN" db-id="e0zefwt5sspzt8ept9axw55ixstzdtextd5w" timestamp="1396967005"&gt;3406&lt;/key&gt;&lt;/foreign-keys&gt;&lt;ref-type name="Book"&gt;6&lt;/ref-type&gt;&lt;contributors&gt;&lt;authors&gt;&lt;author&gt;Higgins, Peter Jeffrey&lt;/author&gt;&lt;author&gt;Marchant, Stephen&lt;/author&gt;&lt;author&gt;Peter, John M&lt;/author&gt;&lt;author&gt;Cowling, SJ&lt;/author&gt;&lt;author&gt;Davies, Jeff&lt;/author&gt;&lt;/authors&gt;&lt;/contributors&gt;&lt;titles&gt;&lt;title&gt;Handbook of Australian, New Zealand &amp;amp; Antarctic Birds&lt;/title&gt;&lt;/titles&gt;&lt;dates&gt;&lt;year&gt;2007&lt;/year&gt;&lt;/dates&gt;&lt;publisher&gt;Oxford University Press&lt;/publisher&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6]</w:t>
      </w:r>
      <w:r w:rsidRPr="00DA4969">
        <w:rPr>
          <w:rFonts w:cs="Times New Roman"/>
          <w:sz w:val="24"/>
          <w:szCs w:val="24"/>
          <w:lang w:val="en-US"/>
        </w:rPr>
        <w:fldChar w:fldCharType="end"/>
      </w:r>
      <w:proofErr w:type="gramStart"/>
      <w:r w:rsidRPr="00DA4969">
        <w:rPr>
          <w:rFonts w:cs="Times New Roman"/>
          <w:sz w:val="24"/>
          <w:szCs w:val="24"/>
          <w:lang w:val="en-US"/>
        </w:rPr>
        <w:t xml:space="preserve">, Roberts Birds of Southern Africa </w:t>
      </w:r>
      <w:proofErr w:type="gramEnd"/>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Hockey&lt;/Author&gt;&lt;Year&gt;2005&lt;/Year&gt;&lt;RecNum&gt;1552&lt;/RecNum&gt;&lt;DisplayText&gt;[7]&lt;/DisplayText&gt;&lt;record&gt;&lt;rec-number&gt;1552&lt;/rec-number&gt;&lt;foreign-keys&gt;&lt;key app="EN" db-id="e0zefwt5sspzt8ept9axw55ixstzdtextd5w" timestamp="0"&gt;1552&lt;/key&gt;&lt;/foreign-keys&gt;&lt;ref-type name="Book"&gt;6&lt;/ref-type&gt;&lt;contributors&gt;&lt;authors&gt;&lt;author&gt;Hockey, P. A. R.&lt;/author&gt;&lt;author&gt;Dean, W. J. J.&lt;/author&gt;&lt;author&gt;Ryan, P. G.&lt;/author&gt;&lt;/authors&gt;&lt;/contributors&gt;&lt;titles&gt;&lt;title&gt;Roberts Birds of Southern Africa&lt;/title&gt;&lt;/titles&gt;&lt;edition&gt;7th edition&lt;/edition&gt;&lt;dates&gt;&lt;year&gt;2005&lt;/year&gt;&lt;/dates&gt;&lt;pub-location&gt;Cape Town&lt;/pub-location&gt;&lt;publisher&gt;Trustees of the John Voelcker Bird Book Fund&lt;/publisher&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7]</w:t>
      </w:r>
      <w:r w:rsidRPr="00DA4969">
        <w:rPr>
          <w:rFonts w:cs="Times New Roman"/>
          <w:sz w:val="24"/>
          <w:szCs w:val="24"/>
          <w:lang w:val="en-US"/>
        </w:rPr>
        <w:fldChar w:fldCharType="end"/>
      </w:r>
      <w:proofErr w:type="gramStart"/>
      <w:r w:rsidRPr="00DA4969">
        <w:rPr>
          <w:rFonts w:cs="Times New Roman"/>
          <w:sz w:val="24"/>
          <w:szCs w:val="24"/>
          <w:lang w:val="en-US"/>
        </w:rPr>
        <w:t xml:space="preserve">, Birds of North America online </w:t>
      </w:r>
      <w:proofErr w:type="gramEnd"/>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Poole&lt;/Author&gt;&lt;Year&gt;2005&lt;/Year&gt;&lt;RecNum&gt;3349&lt;/RecNum&gt;&lt;DisplayText&gt;[8]&lt;/DisplayText&gt;&lt;record&gt;&lt;rec-number&gt;3349&lt;/rec-number&gt;&lt;foreign-keys&gt;&lt;key app="EN" db-id="e0zefwt5sspzt8ept9axw55ixstzdtextd5w" timestamp="1383295309"&gt;3349&lt;/key&gt;&lt;/foreign-keys&gt;&lt;ref-type name="Journal Article"&gt;17&lt;/ref-type&gt;&lt;contributors&gt;&lt;authors&gt;&lt;author&gt;Poole, Alan&lt;/author&gt;&lt;/authors&gt;&lt;/contributors&gt;&lt;titles&gt;&lt;title&gt;The birds of North America online&lt;/title&gt;&lt;secondary-title&gt;Cornell Laboratory of Ornithology, Ithaca, NY. Available via http://bna.birds.cornell.edu/BNA&lt;/secondary-title&gt;&lt;/titles&gt;&lt;periodical&gt;&lt;full-title&gt;Cornell Laboratory of Ornithology, Ithaca, NY. Available via http://bna.birds.cornell.edu/BNA&lt;/full-title&gt;&lt;/periodical&gt;&lt;dates&gt;&lt;year&gt;2005&lt;/year&gt;&lt;/dates&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8]</w:t>
      </w:r>
      <w:r w:rsidRPr="00DA4969">
        <w:rPr>
          <w:rFonts w:cs="Times New Roman"/>
          <w:sz w:val="24"/>
          <w:szCs w:val="24"/>
          <w:lang w:val="en-US"/>
        </w:rPr>
        <w:fldChar w:fldCharType="end"/>
      </w:r>
      <w:proofErr w:type="gramStart"/>
      <w:r w:rsidRPr="00DA4969">
        <w:rPr>
          <w:rFonts w:cs="Times New Roman"/>
          <w:sz w:val="24"/>
          <w:szCs w:val="24"/>
          <w:lang w:val="en-US"/>
        </w:rPr>
        <w:t xml:space="preserve">, Handbook of the Birds of India and Pakistan </w:t>
      </w:r>
      <w:proofErr w:type="gramEnd"/>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Ali&lt;/Author&gt;&lt;Year&gt;2002&lt;/Year&gt;&lt;RecNum&gt;3485&lt;/RecNum&gt;&lt;DisplayText&gt;[9]&lt;/DisplayText&gt;&lt;record&gt;&lt;rec-number&gt;3485&lt;/rec-number&gt;&lt;foreign-keys&gt;&lt;key app="EN" db-id="e0zefwt5sspzt8ept9axw55ixstzdtextd5w" timestamp="1410612953"&gt;3485&lt;/key&gt;&lt;/foreign-keys&gt;&lt;ref-type name="Journal Article"&gt;17&lt;/ref-type&gt;&lt;contributors&gt;&lt;authors&gt;&lt;author&gt;Ali, Sálim&lt;/author&gt;&lt;author&gt;Ripley, Sidney Dillon&lt;/author&gt;&lt;/authors&gt;&lt;/contributors&gt;&lt;titles&gt;&lt;title&gt;Handbook of the birds of India and Pakistan, together with those of Bangladesh, Nepal, Bhutan, and Sri Lanka&lt;/title&gt;&lt;/titles&gt;&lt;dates&gt;&lt;year&gt;2002&lt;/year&gt;&lt;/dates&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9]</w:t>
      </w:r>
      <w:r w:rsidRPr="00DA4969">
        <w:rPr>
          <w:rFonts w:cs="Times New Roman"/>
          <w:sz w:val="24"/>
          <w:szCs w:val="24"/>
          <w:lang w:val="en-US"/>
        </w:rPr>
        <w:fldChar w:fldCharType="end"/>
      </w:r>
      <w:proofErr w:type="gramStart"/>
      <w:r w:rsidRPr="00DA4969">
        <w:rPr>
          <w:rFonts w:cs="Times New Roman"/>
          <w:sz w:val="24"/>
          <w:szCs w:val="24"/>
          <w:lang w:val="en-US"/>
        </w:rPr>
        <w:t xml:space="preserve">), </w:t>
      </w:r>
      <w:r w:rsidR="003A0907">
        <w:rPr>
          <w:rFonts w:cs="Times New Roman"/>
          <w:sz w:val="24"/>
          <w:szCs w:val="24"/>
          <w:lang w:val="en-US"/>
        </w:rPr>
        <w:t>and</w:t>
      </w:r>
      <w:r w:rsidRPr="00DA4969">
        <w:rPr>
          <w:rFonts w:cs="Times New Roman"/>
          <w:sz w:val="24"/>
          <w:szCs w:val="24"/>
          <w:lang w:val="en-US"/>
        </w:rPr>
        <w:t xml:space="preserve"> lineage specific handbooks </w:t>
      </w:r>
      <w:proofErr w:type="gramEnd"/>
      <w:r w:rsidRPr="00DA4969">
        <w:rPr>
          <w:rFonts w:cs="Times New Roman"/>
          <w:sz w:val="24"/>
          <w:szCs w:val="24"/>
          <w:lang w:val="en-US"/>
        </w:rPr>
        <w:fldChar w:fldCharType="begin">
          <w:fldData xml:space="preserve">PEVuZE5vdGU+PENpdGU+PEF1dGhvcj5Gcnk8L0F1dGhvcj48WWVhcj4yMDEwPC9ZZWFyPjxSZWNO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</w:fldData>
        </w:fldChar>
      </w:r>
      <w:r w:rsidR="00846F7A">
        <w:rPr>
          <w:rFonts w:cs="Times New Roman"/>
          <w:sz w:val="24"/>
          <w:szCs w:val="24"/>
          <w:lang w:val="en-US"/>
        </w:rPr>
        <w:instrText xml:space="preserve"> ADDIN EN.CITE </w:instrText>
      </w:r>
      <w:r w:rsidR="00846F7A">
        <w:rPr>
          <w:rFonts w:cs="Times New Roman"/>
          <w:sz w:val="24"/>
          <w:szCs w:val="24"/>
          <w:lang w:val="en-US"/>
        </w:rPr>
        <w:fldChar w:fldCharType="begin">
          <w:fldData xml:space="preserve">PEVuZE5vdGU+PENpdGU+PEF1dGhvcj5Gcnk8L0F1dGhvcj48WWVhcj4yMDEwPC9ZZWFyPjxSZWNO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</w:fldData>
        </w:fldChar>
      </w:r>
      <w:r w:rsidR="00846F7A">
        <w:rPr>
          <w:rFonts w:cs="Times New Roman"/>
          <w:sz w:val="24"/>
          <w:szCs w:val="24"/>
          <w:lang w:val="en-US"/>
        </w:rPr>
        <w:instrText xml:space="preserve"> ADDIN EN.CITE.DATA </w:instrText>
      </w:r>
      <w:r w:rsidR="00846F7A">
        <w:rPr>
          <w:rFonts w:cs="Times New Roman"/>
          <w:sz w:val="24"/>
          <w:szCs w:val="24"/>
          <w:lang w:val="en-US"/>
        </w:rPr>
      </w:r>
      <w:r w:rsidR="00846F7A">
        <w:rPr>
          <w:rFonts w:cs="Times New Roman"/>
          <w:sz w:val="24"/>
          <w:szCs w:val="24"/>
          <w:lang w:val="en-US"/>
        </w:rPr>
        <w:fldChar w:fldCharType="end"/>
      </w:r>
      <w:r w:rsidRPr="00DA4969">
        <w:rPr>
          <w:rFonts w:cs="Times New Roman"/>
          <w:sz w:val="24"/>
          <w:szCs w:val="24"/>
          <w:lang w:val="en-US"/>
        </w:rPr>
      </w:r>
      <w:r w:rsidRPr="00DA4969">
        <w:rPr>
          <w:rFonts w:cs="Times New Roman"/>
          <w:sz w:val="24"/>
          <w:szCs w:val="24"/>
          <w:lang w:val="en-US"/>
        </w:rPr>
        <w:fldChar w:fldCharType="separate"/>
      </w:r>
      <w:r w:rsidR="00846F7A">
        <w:rPr>
          <w:rFonts w:cs="Times New Roman"/>
          <w:noProof/>
          <w:sz w:val="24"/>
          <w:szCs w:val="24"/>
          <w:lang w:val="en-US"/>
        </w:rPr>
        <w:t>[10-30]</w:t>
      </w:r>
      <w:r w:rsidRPr="00DA4969">
        <w:rPr>
          <w:rFonts w:cs="Times New Roman"/>
          <w:sz w:val="24"/>
          <w:szCs w:val="24"/>
          <w:lang w:val="en-US"/>
        </w:rPr>
        <w:fldChar w:fldCharType="end"/>
      </w:r>
      <w:proofErr w:type="gramStart"/>
      <w:r w:rsidRPr="00DA4969">
        <w:rPr>
          <w:rFonts w:cs="Times New Roman"/>
          <w:sz w:val="24"/>
          <w:szCs w:val="24"/>
          <w:lang w:val="en-US"/>
        </w:rPr>
        <w:t>.</w:t>
      </w:r>
      <w:proofErr w:type="gramEnd"/>
      <w:r w:rsidRPr="00DA4969">
        <w:rPr>
          <w:rFonts w:cs="Times New Roman"/>
          <w:sz w:val="24"/>
          <w:szCs w:val="24"/>
          <w:lang w:val="en-US"/>
        </w:rPr>
        <w:t xml:space="preserve"> </w:t>
      </w:r>
    </w:p>
    <w:p w14:paraId="51FD6827" w14:textId="77777777" w:rsidR="00D62E24" w:rsidRPr="00DA4969" w:rsidRDefault="00D62E24" w:rsidP="00F51BE6">
      <w:pPr>
        <w:spacing w:line="480" w:lineRule="auto"/>
        <w:contextualSpacing/>
        <w:rPr>
          <w:rFonts w:cs="Times New Roman"/>
          <w:sz w:val="24"/>
          <w:szCs w:val="24"/>
          <w:lang w:val="en-US"/>
        </w:rPr>
      </w:pPr>
    </w:p>
    <w:p w14:paraId="01916E79" w14:textId="18936030" w:rsidR="00D62E24" w:rsidRPr="00DA4969" w:rsidRDefault="00D62E24" w:rsidP="00F51BE6">
      <w:pPr>
        <w:spacing w:line="480" w:lineRule="auto"/>
        <w:contextualSpacing/>
        <w:rPr>
          <w:rFonts w:cs="Times New Roman"/>
          <w:sz w:val="24"/>
          <w:szCs w:val="24"/>
          <w:lang w:val="en-US"/>
        </w:rPr>
      </w:pPr>
      <w:r w:rsidRPr="00DA4969">
        <w:rPr>
          <w:rFonts w:cs="Times New Roman"/>
          <w:sz w:val="24"/>
          <w:szCs w:val="24"/>
          <w:lang w:val="en-US"/>
        </w:rPr>
        <w:t xml:space="preserve">We used three different criteria to differentiate between the </w:t>
      </w:r>
      <w:r w:rsidR="003049B8">
        <w:rPr>
          <w:rFonts w:cs="Times New Roman"/>
          <w:sz w:val="24"/>
          <w:szCs w:val="24"/>
          <w:lang w:val="en-US"/>
        </w:rPr>
        <w:t>social system</w:t>
      </w:r>
      <w:r w:rsidRPr="00DA4969">
        <w:rPr>
          <w:rFonts w:cs="Times New Roman"/>
          <w:sz w:val="24"/>
          <w:szCs w:val="24"/>
          <w:lang w:val="en-US"/>
        </w:rPr>
        <w:t xml:space="preserve">s. For all species where the time offspring stay beyond nutritional independence with their parents is known (N=1053 species), we used </w:t>
      </w:r>
      <w:r w:rsidR="003A0907">
        <w:rPr>
          <w:rFonts w:cs="Times New Roman"/>
          <w:sz w:val="24"/>
          <w:szCs w:val="24"/>
          <w:lang w:val="en-US"/>
        </w:rPr>
        <w:t xml:space="preserve">a quantitative threshold of </w:t>
      </w:r>
      <w:r w:rsidRPr="00DA4969">
        <w:rPr>
          <w:rFonts w:cs="Times New Roman"/>
          <w:sz w:val="24"/>
          <w:szCs w:val="24"/>
          <w:lang w:val="en-US"/>
        </w:rPr>
        <w:t xml:space="preserve">50 days post-independence to differentiate non-family living (&lt;50d) from family living species (≥50d). </w:t>
      </w:r>
      <w:r w:rsidR="003A0907">
        <w:rPr>
          <w:rFonts w:cs="Times New Roman"/>
          <w:sz w:val="24"/>
          <w:szCs w:val="24"/>
          <w:lang w:val="en-US"/>
        </w:rPr>
        <w:t>The logic behind this threshold is that s</w:t>
      </w:r>
      <w:r w:rsidRPr="00DA4969">
        <w:rPr>
          <w:rFonts w:cs="Times New Roman"/>
          <w:sz w:val="24"/>
          <w:szCs w:val="24"/>
          <w:lang w:val="en-US"/>
        </w:rPr>
        <w:t xml:space="preserve">pecies with a post-independence period of less than 50d show a marked higher body-mass scaled </w:t>
      </w:r>
      <w:r w:rsidR="003A0907">
        <w:rPr>
          <w:rFonts w:cs="Times New Roman"/>
          <w:sz w:val="24"/>
          <w:szCs w:val="24"/>
          <w:lang w:val="en-US"/>
        </w:rPr>
        <w:t xml:space="preserve">annual </w:t>
      </w:r>
      <w:r w:rsidRPr="00DA4969">
        <w:rPr>
          <w:rFonts w:cs="Times New Roman"/>
          <w:sz w:val="24"/>
          <w:szCs w:val="24"/>
          <w:lang w:val="en-US"/>
        </w:rPr>
        <w:t xml:space="preserve">reproductive investment (details given in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Drobniak&lt;/Author&gt;&lt;Year&gt;2015&lt;/Year&gt;&lt;RecNum&gt;3573&lt;/RecNum&gt;&lt;DisplayText&gt;[31]&lt;/DisplayText&gt;&lt;record&gt;&lt;rec-number&gt;3573&lt;/rec-number&gt;&lt;foreign-keys&gt;&lt;key app="EN" db-id="e0zefwt5sspzt8ept9axw55ixstzdtextd5w" timestamp="1417514439"&gt;3573&lt;/key&gt;&lt;/foreign-keys&gt;&lt;ref-type name="Journal Article"&gt;17&lt;/ref-type&gt;&lt;contributors&gt;&lt;authors&gt;&lt;author&gt;Drobniak, Szymon M&lt;/author&gt;&lt;author&gt;Wagner, Gretchen&lt;/author&gt;&lt;author&gt;Mourocq, Emeline&lt;/author&gt;&lt;author&gt;Griesser, Michael&lt;/author&gt;&lt;/authors&gt;&lt;/contributors&gt;&lt;titles&gt;&lt;title&gt;Family living: an overlooked but pivotal social system to understand the evolution of cooperative breeding&lt;/title&gt;&lt;secondary-title&gt;Behavioral Ecology&lt;/secondary-title&gt;&lt;/titles&gt;&lt;periodical&gt;&lt;full-title&gt;Behavioral Ecology&lt;/full-title&gt;&lt;/periodical&gt;&lt;pages&gt;805-811&lt;/pages&gt;&lt;volume&gt;26&lt;/volume&gt;&lt;number&gt;3&lt;/number&gt;&lt;dates&gt;&lt;year&gt;2015&lt;/year&gt;&lt;/dates&gt;&lt;urls&gt;&lt;/urls&gt;&lt;electronic-resource-num&gt; 10.1093/beheco/arv015&lt;/electronic-resource-num&gt;&lt;/record&gt;&lt;/Cite&gt;&lt;/EndNote&gt;</w:instrText>
      </w:r>
      <w:r w:rsidRPr="00DA4969">
        <w:rPr>
          <w:rFonts w:cs="Times New Roman"/>
          <w:sz w:val="24"/>
          <w:szCs w:val="24"/>
          <w:lang w:val="en-US"/>
        </w:rPr>
        <w:fldChar w:fldCharType="separate"/>
      </w:r>
      <w:r w:rsidR="00846F7A">
        <w:rPr>
          <w:rFonts w:cs="Times New Roman"/>
          <w:noProof/>
          <w:sz w:val="24"/>
          <w:szCs w:val="24"/>
          <w:lang w:val="en-US"/>
        </w:rPr>
        <w:t>[31]</w:t>
      </w:r>
      <w:r w:rsidRPr="00DA4969">
        <w:rPr>
          <w:rFonts w:cs="Times New Roman"/>
          <w:sz w:val="24"/>
          <w:szCs w:val="24"/>
          <w:lang w:val="en-US"/>
        </w:rPr>
        <w:fldChar w:fldCharType="end"/>
      </w:r>
      <w:r w:rsidR="003A0907">
        <w:rPr>
          <w:rFonts w:cs="Times New Roman"/>
          <w:sz w:val="24"/>
          <w:szCs w:val="24"/>
          <w:lang w:val="en-US"/>
        </w:rPr>
        <w:t xml:space="preserve">. Observe that we did not use the </w:t>
      </w:r>
      <w:r w:rsidR="003A0907" w:rsidRPr="00DA4969">
        <w:rPr>
          <w:rFonts w:cs="Times New Roman"/>
          <w:sz w:val="24"/>
          <w:szCs w:val="24"/>
          <w:lang w:val="en-US"/>
        </w:rPr>
        <w:t xml:space="preserve">body-mass scaled </w:t>
      </w:r>
      <w:r w:rsidR="003A0907">
        <w:rPr>
          <w:rFonts w:cs="Times New Roman"/>
          <w:sz w:val="24"/>
          <w:szCs w:val="24"/>
          <w:lang w:val="en-US"/>
        </w:rPr>
        <w:t xml:space="preserve">annual </w:t>
      </w:r>
      <w:r w:rsidR="003A0907" w:rsidRPr="00DA4969">
        <w:rPr>
          <w:rFonts w:cs="Times New Roman"/>
          <w:sz w:val="24"/>
          <w:szCs w:val="24"/>
          <w:lang w:val="en-US"/>
        </w:rPr>
        <w:t>reproductive investment</w:t>
      </w:r>
      <w:r w:rsidR="003A0907">
        <w:rPr>
          <w:rFonts w:cs="Times New Roman"/>
          <w:sz w:val="24"/>
          <w:szCs w:val="24"/>
          <w:lang w:val="en-US"/>
        </w:rPr>
        <w:t xml:space="preserve"> </w:t>
      </w:r>
      <w:r w:rsidR="00F11B6D">
        <w:rPr>
          <w:rFonts w:cs="Times New Roman"/>
          <w:sz w:val="24"/>
          <w:szCs w:val="24"/>
          <w:lang w:val="en-US"/>
        </w:rPr>
        <w:t>in our analyses</w:t>
      </w:r>
      <w:r w:rsidR="003A0907">
        <w:rPr>
          <w:rFonts w:cs="Times New Roman"/>
          <w:sz w:val="24"/>
          <w:szCs w:val="24"/>
          <w:lang w:val="en-US"/>
        </w:rPr>
        <w:t xml:space="preserve"> but only as an objective tool to differentiate between non-family and family living species. This threshold </w:t>
      </w:r>
      <w:r w:rsidRPr="00DA4969">
        <w:rPr>
          <w:rFonts w:cs="Times New Roman"/>
          <w:sz w:val="24"/>
          <w:szCs w:val="24"/>
          <w:lang w:val="en-US"/>
        </w:rPr>
        <w:t>indicat</w:t>
      </w:r>
      <w:r w:rsidR="003A0907">
        <w:rPr>
          <w:rFonts w:cs="Times New Roman"/>
          <w:sz w:val="24"/>
          <w:szCs w:val="24"/>
          <w:lang w:val="en-US"/>
        </w:rPr>
        <w:t>es</w:t>
      </w:r>
      <w:r w:rsidRPr="00DA4969">
        <w:rPr>
          <w:rFonts w:cs="Times New Roman"/>
          <w:sz w:val="24"/>
          <w:szCs w:val="24"/>
          <w:lang w:val="en-US"/>
        </w:rPr>
        <w:t xml:space="preserve"> a life-history trade-off between current reproductive investment and prolonged offspring investment (i.e. family living)</w:t>
      </w:r>
      <w:r w:rsidR="003A0907">
        <w:rPr>
          <w:rFonts w:cs="Times New Roman"/>
          <w:sz w:val="24"/>
          <w:szCs w:val="24"/>
          <w:lang w:val="en-US"/>
        </w:rPr>
        <w:t>, and falls together with seasonal environmental variation where offspring in family living species postpone dispersal beyond the onset of less favorable autumn conditions</w:t>
      </w:r>
      <w:r w:rsidR="003C31F9">
        <w:rPr>
          <w:rFonts w:cs="Times New Roman"/>
          <w:sz w:val="24"/>
          <w:szCs w:val="24"/>
          <w:lang w:val="en-US"/>
        </w:rPr>
        <w:t xml:space="preserve"> </w:t>
      </w:r>
      <w:r w:rsidR="003C31F9">
        <w:rPr>
          <w:rFonts w:cs="Times New Roman"/>
          <w:sz w:val="24"/>
          <w:szCs w:val="24"/>
          <w:lang w:val="en-US"/>
        </w:rPr>
        <w:fldChar w:fldCharType="begin"/>
      </w:r>
      <w:r w:rsidR="00846F7A">
        <w:rPr>
          <w:rFonts w:cs="Times New Roman"/>
          <w:sz w:val="24"/>
          <w:szCs w:val="24"/>
          <w:lang w:val="en-US"/>
        </w:rPr>
        <w:instrText xml:space="preserve"> ADDIN EN.CITE &lt;EndNote&gt;&lt;Cite&gt;&lt;Author&gt;Drobniak&lt;/Author&gt;&lt;Year&gt;2015&lt;/Year&gt;&lt;RecNum&gt;3573&lt;/RecNum&gt;&lt;DisplayText&gt;[31]&lt;/DisplayText&gt;&lt;record&gt;&lt;rec-number&gt;3573&lt;/rec-number&gt;&lt;foreign-keys&gt;&lt;key app="EN" db-id="e0zefwt5sspzt8ept9axw55ixstzdtextd5w" timestamp="1417514439"&gt;3573&lt;/key&gt;&lt;/foreign-keys&gt;&lt;ref-type name="Journal Article"&gt;17&lt;/ref-type&gt;&lt;contributors&gt;&lt;authors&gt;&lt;author&gt;Drobniak, Szymon M&lt;/author&gt;&lt;author&gt;Wagner, Gretchen&lt;/author&gt;&lt;author&gt;Mourocq, Emeline&lt;/author&gt;&lt;author&gt;Griesser, Michael&lt;/author&gt;&lt;/authors&gt;&lt;/contributors&gt;&lt;titles&gt;&lt;title&gt;Family living: an overlooked but pivotal social system to understand the evolution of cooperative breeding&lt;/title&gt;&lt;secondary-title&gt;Behavioral Ecology&lt;/secondary-title&gt;&lt;/titles&gt;&lt;periodical&gt;&lt;full-title&gt;Behavioral Ecology&lt;/full-title&gt;&lt;/periodical&gt;&lt;pages&gt;805-811&lt;/pages&gt;&lt;volume&gt;26&lt;/volume&gt;&lt;number&gt;3&lt;/number&gt;&lt;dates&gt;&lt;year&gt;2015&lt;/year&gt;&lt;/dates&gt;&lt;urls&gt;&lt;/urls&gt;&lt;electronic-resource-num&gt; 10.1093/beheco/arv015&lt;/electronic-resource-num&gt;&lt;/record&gt;&lt;/Cite&gt;&lt;/EndNote&gt;</w:instrText>
      </w:r>
      <w:r w:rsidR="003C31F9">
        <w:rPr>
          <w:rFonts w:cs="Times New Roman"/>
          <w:sz w:val="24"/>
          <w:szCs w:val="24"/>
          <w:lang w:val="en-US"/>
        </w:rPr>
        <w:fldChar w:fldCharType="separate"/>
      </w:r>
      <w:r w:rsidR="00846F7A">
        <w:rPr>
          <w:rFonts w:cs="Times New Roman"/>
          <w:noProof/>
          <w:sz w:val="24"/>
          <w:szCs w:val="24"/>
          <w:lang w:val="en-US"/>
        </w:rPr>
        <w:t>[31]</w:t>
      </w:r>
      <w:r w:rsidR="003C31F9">
        <w:rPr>
          <w:rFonts w:cs="Times New Roman"/>
          <w:sz w:val="24"/>
          <w:szCs w:val="24"/>
          <w:lang w:val="en-US"/>
        </w:rPr>
        <w:fldChar w:fldCharType="end"/>
      </w:r>
      <w:r w:rsidR="003A0907">
        <w:rPr>
          <w:rFonts w:cs="Times New Roman"/>
          <w:sz w:val="24"/>
          <w:szCs w:val="24"/>
          <w:lang w:val="en-US"/>
        </w:rPr>
        <w:t xml:space="preserve">. </w:t>
      </w:r>
      <w:r w:rsidRPr="00DA4969">
        <w:rPr>
          <w:rFonts w:cs="Times New Roman"/>
          <w:sz w:val="24"/>
          <w:szCs w:val="24"/>
          <w:lang w:val="en-US"/>
        </w:rPr>
        <w:t xml:space="preserve">This information </w:t>
      </w:r>
      <w:proofErr w:type="gramStart"/>
      <w:r w:rsidRPr="00DA4969">
        <w:rPr>
          <w:rFonts w:cs="Times New Roman"/>
          <w:sz w:val="24"/>
          <w:szCs w:val="24"/>
          <w:lang w:val="en-US"/>
        </w:rPr>
        <w:t>was combined</w:t>
      </w:r>
      <w:proofErr w:type="gramEnd"/>
      <w:r w:rsidRPr="00DA4969">
        <w:rPr>
          <w:rFonts w:cs="Times New Roman"/>
          <w:sz w:val="24"/>
          <w:szCs w:val="24"/>
          <w:lang w:val="en-US"/>
        </w:rPr>
        <w:t xml:space="preserve"> with the information on whether a species breeds cooperatively or not </w:t>
      </w:r>
      <w:r w:rsidRPr="00DA4969">
        <w:rPr>
          <w:rFonts w:cs="Times New Roman"/>
          <w:sz w:val="24"/>
          <w:szCs w:val="24"/>
          <w:lang w:val="en-US"/>
        </w:rPr>
        <w:fldChar w:fldCharType="begin">
          <w:fldData xml:space="preserve">PEVuZE5vdGU+PENpdGU+PEF1dGhvcj5Db2NrYnVybjwvQXV0aG9yPjxZZWFyPjIwMDY8L1llYXI+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jAxMzIyNDU8L3BhZ2VzPjx2b2x1bWU+MjgwPC92b2x1
bWU+PG51bWJlcj4xNzcyPC9udW1iZXI+PGRhdGVzPjx5ZWFyPjIwMTM8L3llYXI+PC9kYXRlcz48
aXNibj4wOTYyLTg0NTI8L2lzYm4+PHVybHM+PC91cmxzPjwvcmVjb3JkPjwvQ2l0ZT48L0VuZE5v
dGU+
</w:fldData>
        </w:fldChar>
      </w:r>
      <w:r w:rsidR="003D2270">
        <w:rPr>
          <w:rFonts w:cs="Times New Roman"/>
          <w:sz w:val="24"/>
          <w:szCs w:val="24"/>
          <w:lang w:val="en-US"/>
        </w:rPr>
        <w:instrText xml:space="preserve"> ADDIN EN.CITE </w:instrText>
      </w:r>
      <w:r w:rsidR="003D2270">
        <w:rPr>
          <w:rFonts w:cs="Times New Roman"/>
          <w:sz w:val="24"/>
          <w:szCs w:val="24"/>
          <w:lang w:val="en-US"/>
        </w:rPr>
        <w:fldChar w:fldCharType="begin">
          <w:fldData xml:space="preserve">PEVuZE5vdGU+PENpdGU+PEF1dGhvcj5Db2NrYnVybjwvQXV0aG9yPjxZZWFyPjIwMDY8L1llYXI+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jAxMzIyNDU8L3BhZ2VzPjx2b2x1bWU+MjgwPC92b2x1
bWU+PG51bWJlcj4xNzcyPC9udW1iZXI+PGRhdGVzPjx5ZWFyPjIwMTM8L3llYXI+PC9kYXRlcz48
aXNibj4wOTYyLTg0NTI8L2lzYm4+PHVybHM+PC91cmxzPjwvcmVjb3JkPjwvQ2l0ZT48L0VuZE5v
dGU+
</w:fldData>
        </w:fldChar>
      </w:r>
      <w:r w:rsidR="003D2270">
        <w:rPr>
          <w:rFonts w:cs="Times New Roman"/>
          <w:sz w:val="24"/>
          <w:szCs w:val="24"/>
          <w:lang w:val="en-US"/>
        </w:rPr>
        <w:instrText xml:space="preserve"> ADDIN EN.CITE.DATA </w:instrText>
      </w:r>
      <w:r w:rsidR="003D2270">
        <w:rPr>
          <w:rFonts w:cs="Times New Roman"/>
          <w:sz w:val="24"/>
          <w:szCs w:val="24"/>
          <w:lang w:val="en-US"/>
        </w:rPr>
      </w:r>
      <w:r w:rsidR="003D2270">
        <w:rPr>
          <w:rFonts w:cs="Times New Roman"/>
          <w:sz w:val="24"/>
          <w:szCs w:val="24"/>
          <w:lang w:val="en-US"/>
        </w:rPr>
        <w:fldChar w:fldCharType="end"/>
      </w:r>
      <w:r w:rsidRPr="00DA4969">
        <w:rPr>
          <w:rFonts w:cs="Times New Roman"/>
          <w:sz w:val="24"/>
          <w:szCs w:val="24"/>
          <w:lang w:val="en-US"/>
        </w:rPr>
      </w:r>
      <w:r w:rsidRPr="00DA4969">
        <w:rPr>
          <w:rFonts w:cs="Times New Roman"/>
          <w:sz w:val="24"/>
          <w:szCs w:val="24"/>
          <w:lang w:val="en-US"/>
        </w:rPr>
        <w:fldChar w:fldCharType="separate"/>
      </w:r>
      <w:r w:rsidR="003D2270">
        <w:rPr>
          <w:rFonts w:cs="Times New Roman"/>
          <w:noProof/>
          <w:sz w:val="24"/>
          <w:szCs w:val="24"/>
          <w:lang w:val="en-US"/>
        </w:rPr>
        <w:t>[1,3]</w:t>
      </w:r>
      <w:r w:rsidRPr="00DA4969">
        <w:rPr>
          <w:rFonts w:cs="Times New Roman"/>
          <w:sz w:val="24"/>
          <w:szCs w:val="24"/>
          <w:lang w:val="en-US"/>
        </w:rPr>
        <w:fldChar w:fldCharType="end"/>
      </w:r>
      <w:r w:rsidRPr="00DA4969">
        <w:rPr>
          <w:rFonts w:cs="Times New Roman"/>
          <w:sz w:val="24"/>
          <w:szCs w:val="24"/>
          <w:lang w:val="en-US"/>
        </w:rPr>
        <w:t xml:space="preserve"> (see below).</w:t>
      </w:r>
    </w:p>
    <w:p w14:paraId="4347C451" w14:textId="77777777" w:rsidR="00D62E24" w:rsidRPr="00DA4969" w:rsidRDefault="00D62E24" w:rsidP="00F51BE6">
      <w:pPr>
        <w:spacing w:line="480" w:lineRule="auto"/>
        <w:contextualSpacing/>
        <w:rPr>
          <w:rFonts w:cs="Times New Roman"/>
          <w:sz w:val="24"/>
          <w:szCs w:val="24"/>
          <w:lang w:val="en-US"/>
        </w:rPr>
      </w:pPr>
    </w:p>
    <w:p w14:paraId="2CC3FEC1" w14:textId="1B3AFCBE" w:rsidR="00D579BE" w:rsidRPr="00DA4969" w:rsidRDefault="00D62E24" w:rsidP="00D579BE">
      <w:pPr>
        <w:spacing w:line="480" w:lineRule="auto"/>
        <w:contextualSpacing/>
        <w:rPr>
          <w:rFonts w:cs="Times New Roman"/>
          <w:sz w:val="24"/>
          <w:szCs w:val="24"/>
          <w:lang w:val="en-US"/>
        </w:rPr>
      </w:pPr>
      <w:r w:rsidRPr="00DA4969">
        <w:rPr>
          <w:rFonts w:cs="Times New Roman"/>
          <w:sz w:val="24"/>
          <w:szCs w:val="24"/>
          <w:lang w:val="en-US"/>
        </w:rPr>
        <w:t>For species where the time offspring stay beyond nutritional independence was unknown, we used information of their breeding systems or social information to categori</w:t>
      </w:r>
      <w:r w:rsidR="00F11B6D">
        <w:rPr>
          <w:rFonts w:cs="Times New Roman"/>
          <w:sz w:val="24"/>
          <w:szCs w:val="24"/>
          <w:lang w:val="en-US"/>
        </w:rPr>
        <w:t>ze</w:t>
      </w:r>
      <w:r w:rsidRPr="00DA4969">
        <w:rPr>
          <w:rFonts w:cs="Times New Roman"/>
          <w:sz w:val="24"/>
          <w:szCs w:val="24"/>
          <w:lang w:val="en-US"/>
        </w:rPr>
        <w:t xml:space="preserve"> them into the </w:t>
      </w:r>
      <w:r w:rsidR="00F11B6D">
        <w:rPr>
          <w:rFonts w:cs="Times New Roman"/>
          <w:sz w:val="24"/>
          <w:szCs w:val="24"/>
          <w:lang w:val="en-US"/>
        </w:rPr>
        <w:lastRenderedPageBreak/>
        <w:t xml:space="preserve">different </w:t>
      </w:r>
      <w:r w:rsidR="003049B8">
        <w:rPr>
          <w:rFonts w:cs="Times New Roman"/>
          <w:sz w:val="24"/>
          <w:szCs w:val="24"/>
          <w:lang w:val="en-US"/>
        </w:rPr>
        <w:t>social system</w:t>
      </w:r>
      <w:r w:rsidRPr="00DA4969">
        <w:rPr>
          <w:rFonts w:cs="Times New Roman"/>
          <w:sz w:val="24"/>
          <w:szCs w:val="24"/>
          <w:lang w:val="en-US"/>
        </w:rPr>
        <w:t xml:space="preserve">s. We categorized species as non-family living if social information specifically confirmed that offspring leave parents soon after independence, or parents do not interact with offspring once they fledged (N=1022 species). For N=23 species the maximum time offspring remain associated with their parents was not specified, but it was apparent that offspring stayed well beyond 50 days after independence with their parents (e.g. family groups are seen throughout the year or well beyond the end of the breeding season). Accordingly, these species </w:t>
      </w:r>
      <w:proofErr w:type="gramStart"/>
      <w:r w:rsidRPr="00DA4969">
        <w:rPr>
          <w:rFonts w:cs="Times New Roman"/>
          <w:sz w:val="24"/>
          <w:szCs w:val="24"/>
          <w:lang w:val="en-US"/>
        </w:rPr>
        <w:t>were categorized</w:t>
      </w:r>
      <w:proofErr w:type="gramEnd"/>
      <w:r w:rsidRPr="00DA4969">
        <w:rPr>
          <w:rFonts w:cs="Times New Roman"/>
          <w:sz w:val="24"/>
          <w:szCs w:val="24"/>
          <w:lang w:val="en-US"/>
        </w:rPr>
        <w:t xml:space="preserve"> as family living. Species were categorized as cooperative breeding families if cooperation was kin based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Riehl&lt;/Author&gt;&lt;Year&gt;2013&lt;/Year&gt;&lt;RecNum&gt;3400&lt;/RecNum&gt;&lt;DisplayText&gt;[3]&lt;/DisplayText&gt;&lt;record&gt;&lt;rec-number&gt;3400&lt;/rec-number&gt;&lt;foreign-keys&gt;&lt;key app="EN" db-id="e0zefwt5sspzt8ept9axw55ixstzdtextd5w" timestamp="1396948399"&gt;3400&lt;/key&gt;&lt;/foreign-keys&gt;&lt;ref-type name="Journal Article"&gt;17&lt;/ref-type&gt;&lt;contributors&gt;&lt;authors&gt;&lt;author&gt;Riehl, Christina&lt;/author&gt;&lt;/authors&gt;&lt;/contributors&gt;&lt;titles&gt;&lt;title&gt;Evolutionary routes to non-kin cooperative breeding in birds&lt;/title&gt;&lt;secondary-title&gt;Proceedings of the Royal Society B: Biological Sciences&lt;/secondary-title&gt;&lt;/titles&gt;&lt;periodical&gt;&lt;full-title&gt;Proceedings of the Royal Society B: Biological Sciences&lt;/full-title&gt;&lt;/periodical&gt;&lt;pages&gt;20132245&lt;/pages&gt;&lt;volume&gt;280&lt;/volume&gt;&lt;number&gt;1772&lt;/number&gt;&lt;dates&gt;&lt;year&gt;2013&lt;/year&gt;&lt;/dates&gt;&lt;isbn&gt;0962-8452&lt;/isbn&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3]</w:t>
      </w:r>
      <w:r w:rsidRPr="00DA4969">
        <w:rPr>
          <w:rFonts w:cs="Times New Roman"/>
          <w:sz w:val="24"/>
          <w:szCs w:val="24"/>
          <w:lang w:val="en-US"/>
        </w:rPr>
        <w:fldChar w:fldCharType="end"/>
      </w:r>
      <w:r w:rsidRPr="00DA4969">
        <w:rPr>
          <w:rFonts w:cs="Times New Roman"/>
          <w:sz w:val="24"/>
          <w:szCs w:val="24"/>
          <w:lang w:val="en-US"/>
        </w:rPr>
        <w:t xml:space="preserve"> </w:t>
      </w:r>
      <w:r w:rsidR="004D329D">
        <w:rPr>
          <w:rFonts w:cs="Times New Roman"/>
          <w:sz w:val="24"/>
          <w:szCs w:val="24"/>
          <w:lang w:val="en-US"/>
        </w:rPr>
        <w:t>also when</w:t>
      </w:r>
      <w:r w:rsidRPr="00DA4969">
        <w:rPr>
          <w:rFonts w:cs="Times New Roman"/>
          <w:sz w:val="24"/>
          <w:szCs w:val="24"/>
          <w:lang w:val="en-US"/>
        </w:rPr>
        <w:t xml:space="preserve"> the exact time offspring remain with parents beyond independence was unknown (N=221 species). </w:t>
      </w:r>
      <w:r w:rsidR="00D579BE" w:rsidRPr="00165370">
        <w:rPr>
          <w:rFonts w:cs="Times New Roman"/>
          <w:sz w:val="24"/>
          <w:szCs w:val="24"/>
          <w:lang w:val="en-US"/>
        </w:rPr>
        <w:t xml:space="preserve">We controlled </w:t>
      </w:r>
      <w:r w:rsidR="00D579BE">
        <w:rPr>
          <w:rFonts w:cs="Times New Roman"/>
          <w:sz w:val="24"/>
          <w:szCs w:val="24"/>
          <w:lang w:val="en-US"/>
        </w:rPr>
        <w:t xml:space="preserve">in our models </w:t>
      </w:r>
      <w:r w:rsidR="00D579BE" w:rsidRPr="00165370">
        <w:rPr>
          <w:rFonts w:cs="Times New Roman"/>
          <w:sz w:val="24"/>
          <w:szCs w:val="24"/>
          <w:lang w:val="en-US"/>
        </w:rPr>
        <w:t xml:space="preserve">for the potentially confounding effects of having classified </w:t>
      </w:r>
      <w:r w:rsidR="00D579BE">
        <w:rPr>
          <w:rFonts w:cs="Times New Roman"/>
          <w:sz w:val="24"/>
          <w:szCs w:val="24"/>
          <w:lang w:val="en-US"/>
        </w:rPr>
        <w:t xml:space="preserve">the </w:t>
      </w:r>
      <w:r w:rsidR="003049B8">
        <w:rPr>
          <w:rFonts w:cs="Times New Roman"/>
          <w:sz w:val="24"/>
          <w:szCs w:val="24"/>
          <w:lang w:val="en-US"/>
        </w:rPr>
        <w:t>social system</w:t>
      </w:r>
      <w:r w:rsidR="00D579BE" w:rsidRPr="00165370">
        <w:rPr>
          <w:rFonts w:cs="Times New Roman"/>
          <w:sz w:val="24"/>
          <w:szCs w:val="24"/>
          <w:lang w:val="en-US"/>
        </w:rPr>
        <w:t xml:space="preserve"> using three different sources of information</w:t>
      </w:r>
      <w:r w:rsidR="00D579BE">
        <w:rPr>
          <w:rFonts w:cs="Times New Roman"/>
          <w:sz w:val="24"/>
          <w:szCs w:val="24"/>
          <w:lang w:val="en-US"/>
        </w:rPr>
        <w:t xml:space="preserve"> (labelled </w:t>
      </w:r>
      <w:r w:rsidR="003049B8">
        <w:rPr>
          <w:rFonts w:cs="Times New Roman"/>
          <w:sz w:val="24"/>
          <w:szCs w:val="24"/>
          <w:lang w:val="en-US"/>
        </w:rPr>
        <w:t>social system</w:t>
      </w:r>
      <w:r w:rsidR="00D579BE">
        <w:rPr>
          <w:rFonts w:cs="Times New Roman"/>
          <w:sz w:val="24"/>
          <w:szCs w:val="24"/>
          <w:lang w:val="en-US"/>
        </w:rPr>
        <w:t xml:space="preserve"> assessment). </w:t>
      </w:r>
    </w:p>
    <w:p w14:paraId="3113F9E1" w14:textId="77777777" w:rsidR="00D62E24" w:rsidRPr="00DA4969" w:rsidRDefault="00D62E24" w:rsidP="00F51BE6">
      <w:pPr>
        <w:spacing w:line="480" w:lineRule="auto"/>
        <w:contextualSpacing/>
        <w:rPr>
          <w:rFonts w:cs="Times New Roman"/>
          <w:sz w:val="24"/>
          <w:szCs w:val="24"/>
          <w:lang w:val="en-US"/>
        </w:rPr>
      </w:pPr>
    </w:p>
    <w:p w14:paraId="6665F5B7" w14:textId="362D55F8" w:rsidR="00D62E24" w:rsidRPr="00DA4969" w:rsidRDefault="00D62E24" w:rsidP="00F51BE6">
      <w:pPr>
        <w:spacing w:line="480" w:lineRule="auto"/>
        <w:contextualSpacing/>
        <w:rPr>
          <w:rFonts w:cs="Times New Roman"/>
          <w:sz w:val="24"/>
          <w:szCs w:val="24"/>
          <w:lang w:val="en-US"/>
        </w:rPr>
      </w:pPr>
      <w:r w:rsidRPr="00DA4969">
        <w:rPr>
          <w:rFonts w:cs="Times New Roman"/>
          <w:sz w:val="24"/>
          <w:szCs w:val="24"/>
          <w:lang w:val="en-US"/>
        </w:rPr>
        <w:t xml:space="preserve">In contrast to earlier studies </w:t>
      </w:r>
      <w:r w:rsidRPr="00DA4969">
        <w:rPr>
          <w:rFonts w:cs="Times New Roman"/>
          <w:sz w:val="24"/>
          <w:szCs w:val="24"/>
          <w:lang w:val="en-US"/>
        </w:rPr>
        <w:fldChar w:fldCharType="begin">
          <w:fldData xml:space="preserve">PEVuZE5vdGU+PENpdGU+PEF1dGhvcj5Db2NrYnVybjwvQXV0aG9yPjxZZWFyPjIwMDY8L1llYXI+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</w:fldData>
        </w:fldChar>
      </w:r>
      <w:r w:rsidR="003D2270">
        <w:rPr>
          <w:rFonts w:cs="Times New Roman"/>
          <w:sz w:val="24"/>
          <w:szCs w:val="24"/>
          <w:lang w:val="en-US"/>
        </w:rPr>
        <w:instrText xml:space="preserve"> ADDIN EN.CITE </w:instrText>
      </w:r>
      <w:r w:rsidR="003D2270">
        <w:rPr>
          <w:rFonts w:cs="Times New Roman"/>
          <w:sz w:val="24"/>
          <w:szCs w:val="24"/>
          <w:lang w:val="en-US"/>
        </w:rPr>
        <w:fldChar w:fldCharType="begin">
          <w:fldData xml:space="preserve">PEVuZE5vdGU+PENpdGU+PEF1dGhvcj5Db2NrYnVybjwvQXV0aG9yPjxZZWFyPjIwMDY8L1llYXI+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</w:fldData>
        </w:fldChar>
      </w:r>
      <w:r w:rsidR="003D2270">
        <w:rPr>
          <w:rFonts w:cs="Times New Roman"/>
          <w:sz w:val="24"/>
          <w:szCs w:val="24"/>
          <w:lang w:val="en-US"/>
        </w:rPr>
        <w:instrText xml:space="preserve"> ADDIN EN.CITE.DATA </w:instrText>
      </w:r>
      <w:r w:rsidR="003D2270">
        <w:rPr>
          <w:rFonts w:cs="Times New Roman"/>
          <w:sz w:val="24"/>
          <w:szCs w:val="24"/>
          <w:lang w:val="en-US"/>
        </w:rPr>
      </w:r>
      <w:r w:rsidR="003D2270">
        <w:rPr>
          <w:rFonts w:cs="Times New Roman"/>
          <w:sz w:val="24"/>
          <w:szCs w:val="24"/>
          <w:lang w:val="en-US"/>
        </w:rPr>
        <w:fldChar w:fldCharType="end"/>
      </w:r>
      <w:r w:rsidRPr="00DA4969">
        <w:rPr>
          <w:rFonts w:cs="Times New Roman"/>
          <w:sz w:val="24"/>
          <w:szCs w:val="24"/>
          <w:lang w:val="en-US"/>
        </w:rPr>
      </w:r>
      <w:r w:rsidRPr="00DA4969">
        <w:rPr>
          <w:rFonts w:cs="Times New Roman"/>
          <w:sz w:val="24"/>
          <w:szCs w:val="24"/>
          <w:lang w:val="en-US"/>
        </w:rPr>
        <w:fldChar w:fldCharType="separate"/>
      </w:r>
      <w:r w:rsidR="003D2270">
        <w:rPr>
          <w:rFonts w:cs="Times New Roman"/>
          <w:noProof/>
          <w:sz w:val="24"/>
          <w:szCs w:val="24"/>
          <w:lang w:val="en-US"/>
        </w:rPr>
        <w:t>[1,32-35]</w:t>
      </w:r>
      <w:r w:rsidRPr="00DA4969">
        <w:rPr>
          <w:rFonts w:cs="Times New Roman"/>
          <w:sz w:val="24"/>
          <w:szCs w:val="24"/>
          <w:lang w:val="en-US"/>
        </w:rPr>
        <w:fldChar w:fldCharType="end"/>
      </w:r>
      <w:r w:rsidRPr="00DA4969">
        <w:rPr>
          <w:rFonts w:cs="Times New Roman"/>
          <w:sz w:val="24"/>
          <w:szCs w:val="24"/>
          <w:lang w:val="en-US"/>
        </w:rPr>
        <w:t>, we differentiated between species where cooperation occurred within families and species where cooperation occurred among unrelated individuals</w:t>
      </w:r>
      <w:r w:rsidR="003C31F9">
        <w:rPr>
          <w:rFonts w:cs="Times New Roman"/>
          <w:sz w:val="24"/>
          <w:szCs w:val="24"/>
          <w:lang w:val="en-US"/>
        </w:rPr>
        <w:t xml:space="preserve"> (i.e., non-kin </w:t>
      </w:r>
      <w:r w:rsidR="003C31F9" w:rsidRPr="00B47041">
        <w:rPr>
          <w:rFonts w:cs="Times New Roman"/>
          <w:sz w:val="24"/>
          <w:szCs w:val="24"/>
          <w:lang w:val="en-US"/>
        </w:rPr>
        <w:t>cooperatively breeding species</w:t>
      </w:r>
      <w:r w:rsidR="003C31F9">
        <w:rPr>
          <w:rFonts w:cs="Times New Roman"/>
          <w:sz w:val="24"/>
          <w:szCs w:val="24"/>
          <w:lang w:val="en-US"/>
        </w:rPr>
        <w:t>)</w:t>
      </w:r>
      <w:r w:rsidRPr="00DA4969">
        <w:rPr>
          <w:rFonts w:cs="Times New Roman"/>
          <w:sz w:val="24"/>
          <w:szCs w:val="24"/>
          <w:lang w:val="en-US"/>
        </w:rPr>
        <w:t xml:space="preserve">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Riehl&lt;/Author&gt;&lt;Year&gt;2013&lt;/Year&gt;&lt;RecNum&gt;3400&lt;/RecNum&gt;&lt;DisplayText&gt;[3]&lt;/DisplayText&gt;&lt;record&gt;&lt;rec-number&gt;3400&lt;/rec-number&gt;&lt;foreign-keys&gt;&lt;key app="EN" db-id="e0zefwt5sspzt8ept9axw55ixstzdtextd5w" timestamp="1396948399"&gt;3400&lt;/key&gt;&lt;/foreign-keys&gt;&lt;ref-type name="Journal Article"&gt;17&lt;/ref-type&gt;&lt;contributors&gt;&lt;authors&gt;&lt;author&gt;Riehl, Christina&lt;/author&gt;&lt;/authors&gt;&lt;/contributors&gt;&lt;titles&gt;&lt;title&gt;Evolutionary routes to non-kin cooperative breeding in birds&lt;/title&gt;&lt;secondary-title&gt;Proceedings of the Royal Society B: Biological Sciences&lt;/secondary-title&gt;&lt;/titles&gt;&lt;periodical&gt;&lt;full-title&gt;Proceedings of the Royal Society B: Biological Sciences&lt;/full-title&gt;&lt;/periodical&gt;&lt;pages&gt;20132245&lt;/pages&gt;&lt;volume&gt;280&lt;/volume&gt;&lt;number&gt;1772&lt;/number&gt;&lt;dates&gt;&lt;year&gt;2013&lt;/year&gt;&lt;/dates&gt;&lt;isbn&gt;0962-8452&lt;/isbn&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3]</w:t>
      </w:r>
      <w:r w:rsidRPr="00DA4969">
        <w:rPr>
          <w:rFonts w:cs="Times New Roman"/>
          <w:sz w:val="24"/>
          <w:szCs w:val="24"/>
          <w:lang w:val="en-US"/>
        </w:rPr>
        <w:fldChar w:fldCharType="end"/>
      </w:r>
      <w:r w:rsidRPr="00DA4969">
        <w:rPr>
          <w:rFonts w:cs="Times New Roman"/>
          <w:sz w:val="24"/>
          <w:szCs w:val="24"/>
          <w:lang w:val="en-US"/>
        </w:rPr>
        <w:t>. In a majority of the latter species, more than two adults are involved in reproduction</w:t>
      </w:r>
      <w:r w:rsidR="00A9773C">
        <w:rPr>
          <w:rFonts w:cs="Times New Roman"/>
          <w:sz w:val="24"/>
          <w:szCs w:val="24"/>
          <w:lang w:val="en-US"/>
        </w:rPr>
        <w:t xml:space="preserve"> </w:t>
      </w:r>
      <w:r w:rsidR="00A9773C">
        <w:rPr>
          <w:rFonts w:cs="Times New Roman"/>
          <w:sz w:val="24"/>
          <w:szCs w:val="24"/>
          <w:lang w:val="en-US"/>
        </w:rPr>
        <w:fldChar w:fldCharType="begin"/>
      </w:r>
      <w:r w:rsidR="00846F7A">
        <w:rPr>
          <w:rFonts w:cs="Times New Roman"/>
          <w:sz w:val="24"/>
          <w:szCs w:val="24"/>
          <w:lang w:val="en-US"/>
        </w:rPr>
        <w:instrText xml:space="preserve"> ADDIN EN.CITE &lt;EndNote&gt;&lt;Cite&gt;&lt;Author&gt;Riehl&lt;/Author&gt;&lt;Year&gt;2013&lt;/Year&gt;&lt;RecNum&gt;3400&lt;/RecNum&gt;&lt;DisplayText&gt;[3]&lt;/DisplayText&gt;&lt;record&gt;&lt;rec-number&gt;3400&lt;/rec-number&gt;&lt;foreign-keys&gt;&lt;key app="EN" db-id="e0zefwt5sspzt8ept9axw55ixstzdtextd5w" timestamp="1396948399"&gt;3400&lt;/key&gt;&lt;/foreign-keys&gt;&lt;ref-type name="Journal Article"&gt;17&lt;/ref-type&gt;&lt;contributors&gt;&lt;authors&gt;&lt;author&gt;Riehl, Christina&lt;/author&gt;&lt;/authors&gt;&lt;/contributors&gt;&lt;titles&gt;&lt;title&gt;Evolutionary routes to non-kin cooperative breeding in birds&lt;/title&gt;&lt;secondary-title&gt;Proceedings of the Royal Society B: Biological Sciences&lt;/secondary-title&gt;&lt;/titles&gt;&lt;periodical&gt;&lt;full-title&gt;Proceedings of the Royal Society B: Biological Sciences&lt;/full-title&gt;&lt;/periodical&gt;&lt;pages&gt;20132245&lt;/pages&gt;&lt;volume&gt;280&lt;/volume&gt;&lt;number&gt;1772&lt;/number&gt;&lt;dates&gt;&lt;year&gt;2013&lt;/year&gt;&lt;/dates&gt;&lt;isbn&gt;0962-8452&lt;/isbn&gt;&lt;urls&gt;&lt;/urls&gt;&lt;/record&gt;&lt;/Cite&gt;&lt;/EndNote&gt;</w:instrText>
      </w:r>
      <w:r w:rsidR="00A9773C">
        <w:rPr>
          <w:rFonts w:cs="Times New Roman"/>
          <w:sz w:val="24"/>
          <w:szCs w:val="24"/>
          <w:lang w:val="en-US"/>
        </w:rPr>
        <w:fldChar w:fldCharType="separate"/>
      </w:r>
      <w:r w:rsidR="00846F7A">
        <w:rPr>
          <w:rFonts w:cs="Times New Roman"/>
          <w:noProof/>
          <w:sz w:val="24"/>
          <w:szCs w:val="24"/>
          <w:lang w:val="en-US"/>
        </w:rPr>
        <w:t>[3]</w:t>
      </w:r>
      <w:r w:rsidR="00A9773C">
        <w:rPr>
          <w:rFonts w:cs="Times New Roman"/>
          <w:sz w:val="24"/>
          <w:szCs w:val="24"/>
          <w:lang w:val="en-US"/>
        </w:rPr>
        <w:fldChar w:fldCharType="end"/>
      </w:r>
      <w:r w:rsidRPr="00DA4969">
        <w:rPr>
          <w:rFonts w:cs="Times New Roman"/>
          <w:sz w:val="24"/>
          <w:szCs w:val="24"/>
          <w:lang w:val="en-US"/>
        </w:rPr>
        <w:t xml:space="preserve"> and thus, the incentive to cooperate are direct fitness benefits. Moreover, the species that Cockburn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 ExcludeAuth="1"&gt;&lt;Author&gt;Cockburn&lt;/Author&gt;&lt;Year&gt;2003&lt;/Year&gt;&lt;RecNum&gt;1451&lt;/RecNum&gt;&lt;DisplayText&gt;[36]&lt;/DisplayText&gt;&lt;record&gt;&lt;rec-number&gt;1451&lt;/rec-number&gt;&lt;foreign-keys&gt;&lt;key app="EN" db-id="e0zefwt5sspzt8ept9axw55ixstzdtextd5w" timestamp="0"&gt;1451&lt;/key&gt;&lt;/foreign-keys&gt;&lt;ref-type name="Journal Article"&gt;17&lt;/ref-type&gt;&lt;contributors&gt;&lt;authors&gt;&lt;author&gt;Cockburn, A.&lt;/author&gt;&lt;/authors&gt;&lt;/contributors&gt;&lt;titles&gt;&lt;title&gt;Cooperative breeding in oscine passerines: does sociality inhibit speciation?&lt;/title&gt;&lt;secondary-title&gt;Proceedings of the Royal Society B-Biological Sciences&lt;/secondary-title&gt;&lt;alt-title&gt;Proc. R. Soc. B&lt;/alt-title&gt;&lt;short-title&gt;Proc. R. Soc. B&lt;/short-title&gt;&lt;/titles&gt;&lt;periodical&gt;&lt;full-title&gt;Proceedings of the Royal Society B-Biological Sciences&lt;/full-title&gt;&lt;/periodical&gt;&lt;alt-periodical&gt;&lt;full-title&gt;Proc. R. Soc. B&lt;/full-title&gt;&lt;/alt-periodical&gt;&lt;pages&gt;2207-2214&lt;/pages&gt;&lt;volume&gt;270&lt;/volume&gt;&lt;number&gt;1530&lt;/number&gt;&lt;dates&gt;&lt;year&gt;2003&lt;/year&gt;&lt;pub-dates&gt;&lt;date&gt;Nov&lt;/date&gt;&lt;/pub-dates&gt;&lt;/dates&gt;&lt;isbn&gt;0962-8452&lt;/isbn&gt;&lt;accession-num&gt;ISI:000186630800002&lt;/accession-num&gt;&lt;urls&gt;&lt;related-urls&gt;&lt;url&gt;&amp;lt;Go to ISI&amp;gt;://000186630800002 &lt;/url&gt;&lt;/related-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36]</w:t>
      </w:r>
      <w:r w:rsidRPr="00DA4969">
        <w:rPr>
          <w:rFonts w:cs="Times New Roman"/>
          <w:sz w:val="24"/>
          <w:szCs w:val="24"/>
          <w:lang w:val="en-US"/>
        </w:rPr>
        <w:fldChar w:fldCharType="end"/>
      </w:r>
      <w:r w:rsidRPr="00DA4969">
        <w:rPr>
          <w:rFonts w:cs="Times New Roman"/>
          <w:sz w:val="24"/>
          <w:szCs w:val="24"/>
          <w:lang w:val="en-US"/>
        </w:rPr>
        <w:t xml:space="preserve"> identified as occasional cooperative breeder were not classified as cooperative breeders, but categorized as non-family or family living species</w:t>
      </w:r>
      <w:r w:rsidR="008E4743" w:rsidRPr="00DA4969">
        <w:rPr>
          <w:rFonts w:cs="Times New Roman"/>
          <w:sz w:val="24"/>
          <w:szCs w:val="24"/>
          <w:lang w:val="en-US"/>
        </w:rPr>
        <w:t xml:space="preserve"> </w:t>
      </w:r>
      <w:r w:rsidR="008E4743"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Griesser&lt;/Author&gt;&lt;Year&gt;2016&lt;/Year&gt;&lt;RecNum&gt;3745&lt;/RecNum&gt;&lt;DisplayText&gt;[37]&lt;/DisplayText&gt;&lt;record&gt;&lt;rec-number&gt;3745&lt;/rec-number&gt;&lt;foreign-keys&gt;&lt;key app="EN" db-id="e0zefwt5sspzt8ept9axw55ixstzdtextd5w" timestamp="1444896136"&gt;3745&lt;/key&gt;&lt;/foreign-keys&gt;&lt;ref-type name="Journal Article"&gt;17&lt;/ref-type&gt;&lt;contributors&gt;&lt;authors&gt;&lt;author&gt;Griesser, Michael&lt;/author&gt;&lt;author&gt;Suzuki, Toshitaka N&lt;/author&gt;&lt;/authors&gt;&lt;/contributors&gt;&lt;titles&gt;&lt;title&gt;Occasional cooperative breeding in birds and the robustness of comparative analyses concerning the evolution of cooperative breeding&lt;/title&gt;&lt;secondary-title&gt;Zoological Letters&lt;/secondary-title&gt;&lt;/titles&gt;&lt;periodical&gt;&lt;full-title&gt;Zoological Letters&lt;/full-title&gt;&lt;/periodical&gt;&lt;pages&gt;2:7&lt;/pages&gt;&lt;dates&gt;&lt;year&gt;2016&lt;/year&gt;&lt;/dates&gt;&lt;urls&gt;&lt;/urls&gt;&lt;/record&gt;&lt;/Cite&gt;&lt;/EndNote&gt;</w:instrText>
      </w:r>
      <w:r w:rsidR="008E4743" w:rsidRPr="00DA4969">
        <w:rPr>
          <w:rFonts w:cs="Times New Roman"/>
          <w:sz w:val="24"/>
          <w:szCs w:val="24"/>
          <w:lang w:val="en-US"/>
        </w:rPr>
        <w:fldChar w:fldCharType="separate"/>
      </w:r>
      <w:r w:rsidR="00846F7A">
        <w:rPr>
          <w:rFonts w:cs="Times New Roman"/>
          <w:noProof/>
          <w:sz w:val="24"/>
          <w:szCs w:val="24"/>
          <w:lang w:val="en-US"/>
        </w:rPr>
        <w:t>[37]</w:t>
      </w:r>
      <w:r w:rsidR="008E4743" w:rsidRPr="00DA4969">
        <w:rPr>
          <w:rFonts w:cs="Times New Roman"/>
          <w:sz w:val="24"/>
          <w:szCs w:val="24"/>
          <w:lang w:val="en-US"/>
        </w:rPr>
        <w:fldChar w:fldCharType="end"/>
      </w:r>
      <w:r w:rsidRPr="00DA4969">
        <w:rPr>
          <w:rFonts w:cs="Times New Roman"/>
          <w:sz w:val="24"/>
          <w:szCs w:val="24"/>
          <w:lang w:val="en-US"/>
        </w:rPr>
        <w:t xml:space="preserve">. For example, helpers at the nest have been observed in several blue tit </w:t>
      </w:r>
      <w:proofErr w:type="spellStart"/>
      <w:r w:rsidRPr="00DA4969">
        <w:rPr>
          <w:rFonts w:cs="Times New Roman"/>
          <w:i/>
          <w:sz w:val="24"/>
          <w:szCs w:val="24"/>
          <w:lang w:val="en-US"/>
        </w:rPr>
        <w:t>Parus</w:t>
      </w:r>
      <w:proofErr w:type="spellEnd"/>
      <w:r w:rsidRPr="00DA4969">
        <w:rPr>
          <w:rFonts w:cs="Times New Roman"/>
          <w:i/>
          <w:sz w:val="24"/>
          <w:szCs w:val="24"/>
          <w:lang w:val="en-US"/>
        </w:rPr>
        <w:t xml:space="preserve"> </w:t>
      </w:r>
      <w:proofErr w:type="spellStart"/>
      <w:r w:rsidRPr="00DA4969">
        <w:rPr>
          <w:rFonts w:cs="Times New Roman"/>
          <w:i/>
          <w:sz w:val="24"/>
          <w:szCs w:val="24"/>
          <w:lang w:val="en-US"/>
        </w:rPr>
        <w:t>caeruleus</w:t>
      </w:r>
      <w:proofErr w:type="spellEnd"/>
      <w:r w:rsidRPr="00DA4969">
        <w:rPr>
          <w:rFonts w:cs="Times New Roman"/>
          <w:sz w:val="24"/>
          <w:szCs w:val="24"/>
          <w:lang w:val="en-US"/>
        </w:rPr>
        <w:t xml:space="preserve"> or house sparrow </w:t>
      </w:r>
      <w:r w:rsidRPr="00DA4969">
        <w:rPr>
          <w:rFonts w:cs="Times New Roman"/>
          <w:i/>
          <w:sz w:val="24"/>
          <w:szCs w:val="24"/>
          <w:lang w:val="en-US"/>
        </w:rPr>
        <w:t xml:space="preserve">Passer </w:t>
      </w:r>
      <w:proofErr w:type="spellStart"/>
      <w:r w:rsidRPr="00DA4969">
        <w:rPr>
          <w:rFonts w:cs="Times New Roman"/>
          <w:i/>
          <w:sz w:val="24"/>
          <w:szCs w:val="24"/>
          <w:lang w:val="en-US"/>
        </w:rPr>
        <w:t>domesticus</w:t>
      </w:r>
      <w:proofErr w:type="spellEnd"/>
      <w:r w:rsidRPr="00DA4969">
        <w:rPr>
          <w:rFonts w:cs="Times New Roman"/>
          <w:sz w:val="24"/>
          <w:szCs w:val="24"/>
          <w:lang w:val="en-US"/>
        </w:rPr>
        <w:t xml:space="preserve"> populations, however, it always occurred at very low levels </w:t>
      </w:r>
      <w:r w:rsidRPr="00DA4969">
        <w:rPr>
          <w:rFonts w:cs="Times New Roman"/>
          <w:sz w:val="24"/>
          <w:szCs w:val="24"/>
          <w:lang w:val="en-US"/>
        </w:rPr>
        <w:fldChar w:fldCharType="begin"/>
      </w:r>
      <w:r w:rsidR="003D2270">
        <w:rPr>
          <w:rFonts w:cs="Times New Roman"/>
          <w:sz w:val="24"/>
          <w:szCs w:val="24"/>
          <w:lang w:val="en-US"/>
        </w:rPr>
        <w:instrText xml:space="preserve"> ADDIN EN.CITE &lt;EndNote&gt;&lt;Cite&gt;&lt;Author&gt;Cockburn&lt;/Author&gt;&lt;Year&gt;2003&lt;/Year&gt;&lt;RecNum&gt;1451&lt;/RecNum&gt;&lt;DisplayText&gt;[36,37]&lt;/DisplayText&gt;&lt;record&gt;&lt;rec-number&gt;1451&lt;/rec-number&gt;&lt;foreign-keys&gt;&lt;key app="EN" db-id="e0zefwt5sspzt8ept9axw55ixstzdtextd5w" timestamp="0"&gt;1451&lt;/key&gt;&lt;/foreign-keys&gt;&lt;ref-type name="Journal Article"&gt;17&lt;/ref-type&gt;&lt;contributors&gt;&lt;authors&gt;&lt;author&gt;Cockburn, A.&lt;/author&gt;&lt;/authors&gt;&lt;/contributors&gt;&lt;titles&gt;&lt;title&gt;Cooperative breeding in oscine passerines: does sociality inhibit speciation?&lt;/title&gt;&lt;secondary-title&gt;Proceedings of the Royal Society B-Biological Sciences&lt;/secondary-title&gt;&lt;alt-title&gt;Proc. R. Soc. B&lt;/alt-title&gt;&lt;short-title&gt;Proc. R. Soc. B&lt;/short-title&gt;&lt;/titles&gt;&lt;periodical&gt;&lt;full-title&gt;Proceedings of the Royal Society B-Biological Sciences&lt;/full-title&gt;&lt;/periodical&gt;&lt;alt-periodical&gt;&lt;full-title&gt;Proc. R. Soc. B&lt;/full-title&gt;&lt;/alt-periodical&gt;&lt;pages&gt;2207-2214&lt;/pages&gt;&lt;volume&gt;270&lt;/volume&gt;&lt;number&gt;1530&lt;/number&gt;&lt;dates&gt;&lt;year&gt;2003&lt;/year&gt;&lt;pub-dates&gt;&lt;date&gt;Nov&lt;/date&gt;&lt;/pub-dates&gt;&lt;/dates&gt;&lt;isbn&gt;0962-8452&lt;/isbn&gt;&lt;accession-num&gt;ISI:000186630800002&lt;/accession-num&gt;&lt;urls&gt;&lt;related-urls&gt;&lt;url&gt;&amp;lt;Go to ISI&amp;gt;://000186630800002 &lt;/url&gt;&lt;/related-urls&gt;&lt;/urls&gt;&lt;/record&gt;&lt;/Cite&gt;&lt;Cite&gt;&lt;Author&gt;Griesser&lt;/Author&gt;&lt;Year&gt;2016&lt;/Year&gt;&lt;RecNum&gt;3745&lt;/RecNum&gt;&lt;record&gt;&lt;rec-number&gt;3745&lt;/rec-number&gt;&lt;foreign-keys&gt;&lt;key app="EN" db-id="e0zefwt5sspzt8ept9axw55ixstzdtextd5w" timestamp="1444896136"&gt;3745&lt;/key&gt;&lt;/foreign-keys&gt;&lt;ref-type name="Journal Article"&gt;17&lt;/ref-type&gt;&lt;contributors&gt;&lt;authors&gt;&lt;author&gt;Griesser, Michael&lt;/author&gt;&lt;author&gt;Suzuki, Toshitaka N&lt;/author&gt;&lt;/authors&gt;&lt;/contributors&gt;&lt;titles&gt;&lt;title&gt;Occasional cooperative breeding in birds and the robustness of comparative analyses concerning the evolution of cooperative breeding&lt;/title&gt;&lt;secondary-title&gt;Zoological Letters&lt;/secondary-title&gt;&lt;/titles&gt;&lt;periodical&gt;&lt;full-title&gt;Zoological Letters&lt;/full-title&gt;&lt;/periodical&gt;&lt;pages&gt;2:7&lt;/pages&gt;&lt;dates&gt;&lt;year&gt;2016&lt;/year&gt;&lt;/dates&gt;&lt;urls&gt;&lt;/urls&gt;&lt;/record&gt;&lt;/Cite&gt;&lt;/EndNote&gt;</w:instrText>
      </w:r>
      <w:r w:rsidRPr="00DA4969">
        <w:rPr>
          <w:rFonts w:cs="Times New Roman"/>
          <w:sz w:val="24"/>
          <w:szCs w:val="24"/>
          <w:lang w:val="en-US"/>
        </w:rPr>
        <w:fldChar w:fldCharType="separate"/>
      </w:r>
      <w:r w:rsidR="003D2270">
        <w:rPr>
          <w:rFonts w:cs="Times New Roman"/>
          <w:noProof/>
          <w:sz w:val="24"/>
          <w:szCs w:val="24"/>
          <w:lang w:val="en-US"/>
        </w:rPr>
        <w:t>[36,37]</w:t>
      </w:r>
      <w:r w:rsidRPr="00DA4969">
        <w:rPr>
          <w:rFonts w:cs="Times New Roman"/>
          <w:sz w:val="24"/>
          <w:szCs w:val="24"/>
          <w:lang w:val="en-US"/>
        </w:rPr>
        <w:fldChar w:fldCharType="end"/>
      </w:r>
      <w:r w:rsidRPr="00DA4969">
        <w:rPr>
          <w:rFonts w:cs="Times New Roman"/>
          <w:sz w:val="24"/>
          <w:szCs w:val="24"/>
          <w:lang w:val="en-US"/>
        </w:rPr>
        <w:t xml:space="preserve">. For species that express between population variation in their </w:t>
      </w:r>
      <w:r w:rsidR="003049B8">
        <w:rPr>
          <w:rFonts w:cs="Times New Roman"/>
          <w:sz w:val="24"/>
          <w:szCs w:val="24"/>
          <w:lang w:val="en-US"/>
        </w:rPr>
        <w:t>social system</w:t>
      </w:r>
      <w:r w:rsidRPr="00DA4969">
        <w:rPr>
          <w:rFonts w:cs="Times New Roman"/>
          <w:sz w:val="24"/>
          <w:szCs w:val="24"/>
          <w:lang w:val="en-US"/>
        </w:rPr>
        <w:t xml:space="preserve">, for example carrion </w:t>
      </w:r>
      <w:r w:rsidR="00F11B6D">
        <w:rPr>
          <w:rFonts w:cs="Times New Roman"/>
          <w:sz w:val="24"/>
          <w:szCs w:val="24"/>
          <w:lang w:val="en-US"/>
        </w:rPr>
        <w:t>c</w:t>
      </w:r>
      <w:r w:rsidRPr="00DA4969">
        <w:rPr>
          <w:rFonts w:cs="Times New Roman"/>
          <w:sz w:val="24"/>
          <w:szCs w:val="24"/>
          <w:lang w:val="en-US"/>
        </w:rPr>
        <w:t xml:space="preserve">row </w:t>
      </w:r>
      <w:proofErr w:type="spellStart"/>
      <w:r w:rsidRPr="00DA4969">
        <w:rPr>
          <w:rFonts w:cs="Times New Roman"/>
          <w:i/>
          <w:sz w:val="24"/>
          <w:szCs w:val="24"/>
          <w:lang w:val="en-US"/>
        </w:rPr>
        <w:t>Corvus</w:t>
      </w:r>
      <w:proofErr w:type="spellEnd"/>
      <w:r w:rsidRPr="00DA4969">
        <w:rPr>
          <w:rFonts w:cs="Times New Roman"/>
          <w:i/>
          <w:sz w:val="24"/>
          <w:szCs w:val="24"/>
          <w:lang w:val="en-US"/>
        </w:rPr>
        <w:t xml:space="preserve"> </w:t>
      </w:r>
      <w:proofErr w:type="spellStart"/>
      <w:r w:rsidRPr="00DA4969">
        <w:rPr>
          <w:rFonts w:cs="Times New Roman"/>
          <w:i/>
          <w:sz w:val="24"/>
          <w:szCs w:val="24"/>
          <w:lang w:val="en-US"/>
        </w:rPr>
        <w:t>corone</w:t>
      </w:r>
      <w:proofErr w:type="spellEnd"/>
      <w:r w:rsidRPr="00DA4969">
        <w:rPr>
          <w:rFonts w:cs="Times New Roman"/>
          <w:i/>
          <w:sz w:val="24"/>
          <w:szCs w:val="24"/>
          <w:lang w:val="en-US"/>
        </w:rPr>
        <w:t xml:space="preserve"> </w:t>
      </w:r>
      <w:r w:rsidRPr="00DA4969">
        <w:rPr>
          <w:rFonts w:cs="Times New Roman"/>
          <w:i/>
          <w:sz w:val="24"/>
          <w:szCs w:val="24"/>
          <w:lang w:val="en-US"/>
        </w:rPr>
        <w:fldChar w:fldCharType="begin">
          <w:fldData xml:space="preserve">PEVuZE5vdGU+PENpdGU+PEF1dGhvcj5CYWdsaW9uZTwvQXV0aG9yPjxZZWFyPjIwMDU8L1llYXI+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</w:fldData>
        </w:fldChar>
      </w:r>
      <w:r w:rsidR="00846F7A">
        <w:rPr>
          <w:rFonts w:cs="Times New Roman"/>
          <w:i/>
          <w:sz w:val="24"/>
          <w:szCs w:val="24"/>
          <w:lang w:val="en-US"/>
        </w:rPr>
        <w:instrText xml:space="preserve"> ADDIN EN.CITE </w:instrText>
      </w:r>
      <w:r w:rsidR="00846F7A">
        <w:rPr>
          <w:rFonts w:cs="Times New Roman"/>
          <w:i/>
          <w:sz w:val="24"/>
          <w:szCs w:val="24"/>
          <w:lang w:val="en-US"/>
        </w:rPr>
        <w:fldChar w:fldCharType="begin">
          <w:fldData xml:space="preserve">PEVuZE5vdGU+PENpdGU+PEF1dGhvcj5CYWdsaW9uZTwvQXV0aG9yPjxZZWFyPjIwMDU8L1llYXI+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</w:fldData>
        </w:fldChar>
      </w:r>
      <w:r w:rsidR="00846F7A">
        <w:rPr>
          <w:rFonts w:cs="Times New Roman"/>
          <w:i/>
          <w:sz w:val="24"/>
          <w:szCs w:val="24"/>
          <w:lang w:val="en-US"/>
        </w:rPr>
        <w:instrText xml:space="preserve"> ADDIN EN.CITE.DATA </w:instrText>
      </w:r>
      <w:r w:rsidR="00846F7A">
        <w:rPr>
          <w:rFonts w:cs="Times New Roman"/>
          <w:i/>
          <w:sz w:val="24"/>
          <w:szCs w:val="24"/>
          <w:lang w:val="en-US"/>
        </w:rPr>
      </w:r>
      <w:r w:rsidR="00846F7A">
        <w:rPr>
          <w:rFonts w:cs="Times New Roman"/>
          <w:i/>
          <w:sz w:val="24"/>
          <w:szCs w:val="24"/>
          <w:lang w:val="en-US"/>
        </w:rPr>
        <w:fldChar w:fldCharType="end"/>
      </w:r>
      <w:r w:rsidRPr="00DA4969">
        <w:rPr>
          <w:rFonts w:cs="Times New Roman"/>
          <w:i/>
          <w:sz w:val="24"/>
          <w:szCs w:val="24"/>
          <w:lang w:val="en-US"/>
        </w:rPr>
      </w:r>
      <w:r w:rsidRPr="00DA4969">
        <w:rPr>
          <w:rFonts w:cs="Times New Roman"/>
          <w:i/>
          <w:sz w:val="24"/>
          <w:szCs w:val="24"/>
          <w:lang w:val="en-US"/>
        </w:rPr>
        <w:fldChar w:fldCharType="separate"/>
      </w:r>
      <w:r w:rsidR="00846F7A">
        <w:rPr>
          <w:rFonts w:cs="Times New Roman"/>
          <w:i/>
          <w:noProof/>
          <w:sz w:val="24"/>
          <w:szCs w:val="24"/>
          <w:lang w:val="en-US"/>
        </w:rPr>
        <w:t>[38]</w:t>
      </w:r>
      <w:r w:rsidRPr="00DA4969">
        <w:rPr>
          <w:rFonts w:cs="Times New Roman"/>
          <w:i/>
          <w:sz w:val="24"/>
          <w:szCs w:val="24"/>
          <w:lang w:val="en-US"/>
        </w:rPr>
        <w:fldChar w:fldCharType="end"/>
      </w:r>
      <w:r w:rsidRPr="00DA4969">
        <w:rPr>
          <w:rFonts w:cs="Times New Roman"/>
          <w:sz w:val="24"/>
          <w:szCs w:val="24"/>
          <w:lang w:val="en-US"/>
        </w:rPr>
        <w:t xml:space="preserve"> or green jay </w:t>
      </w:r>
      <w:proofErr w:type="spellStart"/>
      <w:r w:rsidRPr="00DA4969">
        <w:rPr>
          <w:rFonts w:cs="Times New Roman"/>
          <w:i/>
          <w:sz w:val="24"/>
          <w:szCs w:val="24"/>
          <w:lang w:val="en-US"/>
        </w:rPr>
        <w:t>Cyanocorax</w:t>
      </w:r>
      <w:proofErr w:type="spellEnd"/>
      <w:r w:rsidRPr="00DA4969">
        <w:rPr>
          <w:rFonts w:cs="Times New Roman"/>
          <w:i/>
          <w:sz w:val="24"/>
          <w:szCs w:val="24"/>
          <w:lang w:val="en-US"/>
        </w:rPr>
        <w:t xml:space="preserve"> </w:t>
      </w:r>
      <w:proofErr w:type="spellStart"/>
      <w:r w:rsidRPr="00DA4969">
        <w:rPr>
          <w:rFonts w:cs="Times New Roman"/>
          <w:i/>
          <w:sz w:val="24"/>
          <w:szCs w:val="24"/>
          <w:lang w:val="en-US"/>
        </w:rPr>
        <w:t>yncas</w:t>
      </w:r>
      <w:proofErr w:type="spellEnd"/>
      <w:r w:rsidRPr="00DA4969">
        <w:rPr>
          <w:rFonts w:cs="Times New Roman"/>
          <w:i/>
          <w:sz w:val="24"/>
          <w:szCs w:val="24"/>
          <w:lang w:val="en-US"/>
        </w:rPr>
        <w:t xml:space="preserve">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Gayou&lt;/Author&gt;&lt;Year&gt;1986&lt;/Year&gt;&lt;RecNum&gt;1345&lt;/RecNum&gt;&lt;DisplayText&gt;[39]&lt;/DisplayText&gt;&lt;record&gt;&lt;rec-number&gt;1345&lt;/rec-number&gt;&lt;foreign-keys&gt;&lt;key app="EN" db-id="e0zefwt5sspzt8ept9axw55ixstzdtextd5w" timestamp="0"&gt;1345&lt;/key&gt;&lt;/foreign-keys&gt;&lt;ref-type name="Journal Article"&gt;17&lt;/ref-type&gt;&lt;contributors&gt;&lt;authors&gt;&lt;author&gt;Gayou, D. C.&lt;/author&gt;&lt;/authors&gt;&lt;/contributors&gt;&lt;auth-address&gt;Univ missouri,dept biol sci,columbia,mo 65211.&lt;/auth-address&gt;&lt;titles&gt;&lt;title&gt;The Social System of the Texas Green Jay&lt;/title&gt;&lt;secondary-title&gt;Auk&lt;/secondary-title&gt;&lt;/titles&gt;&lt;periodical&gt;&lt;full-title&gt;Auk&lt;/full-title&gt;&lt;/periodical&gt;&lt;pages&gt;540-547&lt;/pages&gt;&lt;volume&gt;103&lt;/volume&gt;&lt;number&gt;3&lt;/number&gt;&lt;dates&gt;&lt;year&gt;1986&lt;/year&gt;&lt;pub-dates&gt;&lt;date&gt;Jul&lt;/date&gt;&lt;/pub-dates&gt;&lt;/dates&gt;&lt;isbn&gt;0004-8038&lt;/isbn&gt;&lt;accession-num&gt;ISI:A1986D200300010&lt;/accession-num&gt;&lt;urls&gt;&lt;related-urls&gt;&lt;url&gt;&amp;lt;Go to ISI&amp;gt;://A1986D200300010 &lt;/url&gt;&lt;/related-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39]</w:t>
      </w:r>
      <w:r w:rsidRPr="00DA4969">
        <w:rPr>
          <w:rFonts w:cs="Times New Roman"/>
          <w:sz w:val="24"/>
          <w:szCs w:val="24"/>
          <w:lang w:val="en-US"/>
        </w:rPr>
        <w:fldChar w:fldCharType="end"/>
      </w:r>
      <w:r w:rsidRPr="00DA4969">
        <w:rPr>
          <w:rFonts w:cs="Times New Roman"/>
          <w:sz w:val="24"/>
          <w:szCs w:val="24"/>
          <w:lang w:val="en-US"/>
        </w:rPr>
        <w:t xml:space="preserve">, we assigned social system where offspring stay longest time with their parents beyond independence (non-family living &lt; family living &lt; cooperative breeding families). </w:t>
      </w:r>
    </w:p>
    <w:p w14:paraId="70906A88" w14:textId="77777777" w:rsidR="00D62E24" w:rsidRPr="00DA4969" w:rsidRDefault="00D62E24" w:rsidP="00F51BE6">
      <w:pPr>
        <w:spacing w:line="480" w:lineRule="auto"/>
        <w:contextualSpacing/>
        <w:rPr>
          <w:rFonts w:cs="Times New Roman"/>
          <w:sz w:val="24"/>
          <w:szCs w:val="24"/>
          <w:lang w:val="en-US"/>
        </w:rPr>
      </w:pPr>
    </w:p>
    <w:p w14:paraId="6F53E9AD" w14:textId="3F1A4090" w:rsidR="00D62E24" w:rsidRPr="00DA4969" w:rsidRDefault="00D62E24" w:rsidP="00F51BE6">
      <w:pPr>
        <w:spacing w:line="480" w:lineRule="auto"/>
        <w:contextualSpacing/>
        <w:rPr>
          <w:rFonts w:cs="Times New Roman"/>
          <w:b/>
          <w:sz w:val="24"/>
          <w:szCs w:val="24"/>
          <w:lang w:val="en-US"/>
        </w:rPr>
      </w:pPr>
      <w:r w:rsidRPr="00DA4969">
        <w:rPr>
          <w:rFonts w:cs="Times New Roman"/>
          <w:b/>
          <w:sz w:val="24"/>
          <w:szCs w:val="24"/>
          <w:lang w:val="en-US"/>
        </w:rPr>
        <w:t>Categorization of migratory status, feeding habits and nest</w:t>
      </w:r>
      <w:r w:rsidR="00261D7B">
        <w:rPr>
          <w:rFonts w:cs="Times New Roman"/>
          <w:b/>
          <w:sz w:val="24"/>
          <w:szCs w:val="24"/>
          <w:lang w:val="en-US"/>
        </w:rPr>
        <w:t>ing type</w:t>
      </w:r>
    </w:p>
    <w:p w14:paraId="01387EDF" w14:textId="4521E343" w:rsidR="00D62E24" w:rsidRPr="00DA4969" w:rsidRDefault="00D62E24" w:rsidP="00F51BE6">
      <w:pPr>
        <w:spacing w:line="480" w:lineRule="auto"/>
        <w:contextualSpacing/>
        <w:rPr>
          <w:rFonts w:cs="Times New Roman"/>
          <w:sz w:val="24"/>
          <w:szCs w:val="24"/>
          <w:lang w:val="en-US"/>
        </w:rPr>
      </w:pPr>
      <w:r w:rsidRPr="00DA4969">
        <w:rPr>
          <w:rFonts w:cs="Times New Roman"/>
          <w:sz w:val="24"/>
          <w:szCs w:val="24"/>
          <w:lang w:val="en-US"/>
        </w:rPr>
        <w:t>We used the same sources to extract information on ecological</w:t>
      </w:r>
      <w:r w:rsidR="00610ABA">
        <w:rPr>
          <w:rFonts w:cs="Times New Roman"/>
          <w:sz w:val="24"/>
          <w:szCs w:val="24"/>
          <w:lang w:val="en-US"/>
        </w:rPr>
        <w:t>, social</w:t>
      </w:r>
      <w:r w:rsidRPr="00DA4969">
        <w:rPr>
          <w:rFonts w:cs="Times New Roman"/>
          <w:sz w:val="24"/>
          <w:szCs w:val="24"/>
          <w:lang w:val="en-US"/>
        </w:rPr>
        <w:t xml:space="preserve"> and </w:t>
      </w:r>
      <w:proofErr w:type="gramStart"/>
      <w:r w:rsidRPr="00DA4969">
        <w:rPr>
          <w:rFonts w:cs="Times New Roman"/>
          <w:sz w:val="24"/>
          <w:szCs w:val="24"/>
          <w:lang w:val="en-US"/>
        </w:rPr>
        <w:t>life-history</w:t>
      </w:r>
      <w:proofErr w:type="gramEnd"/>
      <w:r w:rsidRPr="00DA4969">
        <w:rPr>
          <w:rFonts w:cs="Times New Roman"/>
          <w:sz w:val="24"/>
          <w:szCs w:val="24"/>
          <w:lang w:val="en-US"/>
        </w:rPr>
        <w:t xml:space="preserve"> traits of species. We choose traits that earlier comparative studies identified to influence the occurrence of cooperative breeding or family living </w:t>
      </w:r>
      <w:r w:rsidRPr="00DA4969">
        <w:rPr>
          <w:rFonts w:cs="Times New Roman"/>
          <w:sz w:val="24"/>
          <w:szCs w:val="24"/>
          <w:lang w:val="en-US"/>
        </w:rPr>
        <w:fldChar w:fldCharType="begin">
          <w:fldData xml:space="preserve">PEVuZE5vdGU+PENpdGU+PEF1dGhvcj5Db2NrYnVybjwvQXV0aG9yPjxZZWFyPjE5OTY8L1llYXI+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==
</w:fldData>
        </w:fldChar>
      </w:r>
      <w:r w:rsidR="003D2270">
        <w:rPr>
          <w:rFonts w:cs="Times New Roman"/>
          <w:sz w:val="24"/>
          <w:szCs w:val="24"/>
          <w:lang w:val="en-US"/>
        </w:rPr>
        <w:instrText xml:space="preserve"> ADDIN EN.CITE </w:instrText>
      </w:r>
      <w:r w:rsidR="003D2270">
        <w:rPr>
          <w:rFonts w:cs="Times New Roman"/>
          <w:sz w:val="24"/>
          <w:szCs w:val="24"/>
          <w:lang w:val="en-US"/>
        </w:rPr>
        <w:fldChar w:fldCharType="begin">
          <w:fldData xml:space="preserve">PEVuZE5vdGU+PENpdGU+PEF1dGhvcj5Db2NrYnVybjwvQXV0aG9yPjxZZWFyPjE5OTY8L1llYXI+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==
</w:fldData>
        </w:fldChar>
      </w:r>
      <w:r w:rsidR="003D2270">
        <w:rPr>
          <w:rFonts w:cs="Times New Roman"/>
          <w:sz w:val="24"/>
          <w:szCs w:val="24"/>
          <w:lang w:val="en-US"/>
        </w:rPr>
        <w:instrText xml:space="preserve"> ADDIN EN.CITE.DATA </w:instrText>
      </w:r>
      <w:r w:rsidR="003D2270">
        <w:rPr>
          <w:rFonts w:cs="Times New Roman"/>
          <w:sz w:val="24"/>
          <w:szCs w:val="24"/>
          <w:lang w:val="en-US"/>
        </w:rPr>
      </w:r>
      <w:r w:rsidR="003D2270">
        <w:rPr>
          <w:rFonts w:cs="Times New Roman"/>
          <w:sz w:val="24"/>
          <w:szCs w:val="24"/>
          <w:lang w:val="en-US"/>
        </w:rPr>
        <w:fldChar w:fldCharType="end"/>
      </w:r>
      <w:r w:rsidRPr="00DA4969">
        <w:rPr>
          <w:rFonts w:cs="Times New Roman"/>
          <w:sz w:val="24"/>
          <w:szCs w:val="24"/>
          <w:lang w:val="en-US"/>
        </w:rPr>
      </w:r>
      <w:r w:rsidRPr="00DA4969">
        <w:rPr>
          <w:rFonts w:cs="Times New Roman"/>
          <w:sz w:val="24"/>
          <w:szCs w:val="24"/>
          <w:lang w:val="en-US"/>
        </w:rPr>
        <w:fldChar w:fldCharType="separate"/>
      </w:r>
      <w:r w:rsidR="003D2270">
        <w:rPr>
          <w:rFonts w:cs="Times New Roman"/>
          <w:noProof/>
          <w:sz w:val="24"/>
          <w:szCs w:val="24"/>
          <w:lang w:val="en-US"/>
        </w:rPr>
        <w:t>[32,40-46]</w:t>
      </w:r>
      <w:r w:rsidRPr="00DA4969">
        <w:rPr>
          <w:rFonts w:cs="Times New Roman"/>
          <w:sz w:val="24"/>
          <w:szCs w:val="24"/>
          <w:lang w:val="en-US"/>
        </w:rPr>
        <w:fldChar w:fldCharType="end"/>
      </w:r>
      <w:r w:rsidRPr="00DA4969">
        <w:rPr>
          <w:rFonts w:cs="Times New Roman"/>
          <w:sz w:val="24"/>
          <w:szCs w:val="24"/>
          <w:lang w:val="en-US"/>
        </w:rPr>
        <w:t xml:space="preserve">. Species </w:t>
      </w:r>
      <w:proofErr w:type="gramStart"/>
      <w:r w:rsidRPr="00DA4969">
        <w:rPr>
          <w:rFonts w:cs="Times New Roman"/>
          <w:sz w:val="24"/>
          <w:szCs w:val="24"/>
          <w:lang w:val="en-US"/>
        </w:rPr>
        <w:t>were categorized</w:t>
      </w:r>
      <w:proofErr w:type="gramEnd"/>
      <w:r w:rsidRPr="00DA4969">
        <w:rPr>
          <w:rFonts w:cs="Times New Roman"/>
          <w:sz w:val="24"/>
          <w:szCs w:val="24"/>
          <w:lang w:val="en-US"/>
        </w:rPr>
        <w:t xml:space="preserve"> as sedentary if they only engage in local movements, whereas short- and long-distance as well as altitudinal migrants were categorized as migratory. Species that only use one of the food types listed below </w:t>
      </w:r>
      <w:proofErr w:type="gramStart"/>
      <w:r w:rsidRPr="00DA4969">
        <w:rPr>
          <w:rFonts w:cs="Times New Roman"/>
          <w:sz w:val="24"/>
          <w:szCs w:val="24"/>
          <w:lang w:val="en-US"/>
        </w:rPr>
        <w:t>were categorized</w:t>
      </w:r>
      <w:proofErr w:type="gramEnd"/>
      <w:r w:rsidRPr="00DA4969">
        <w:rPr>
          <w:rFonts w:cs="Times New Roman"/>
          <w:sz w:val="24"/>
          <w:szCs w:val="24"/>
          <w:lang w:val="en-US"/>
        </w:rPr>
        <w:t xml:space="preserve"> as food specialists whereas species that used at least two different food types were categorized as food generalists. We differentiated the following 17 food categories: </w:t>
      </w:r>
    </w:p>
    <w:p w14:paraId="6F67EF93"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beeswax</w:t>
      </w:r>
    </w:p>
    <w:p w14:paraId="015ECDF2"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bones</w:t>
      </w:r>
    </w:p>
    <w:p w14:paraId="2D0F7F60"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carrion</w:t>
      </w:r>
    </w:p>
    <w:p w14:paraId="46966423"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crustaceans</w:t>
      </w:r>
    </w:p>
    <w:p w14:paraId="128C6507"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eggs of vertebrates</w:t>
      </w:r>
    </w:p>
    <w:p w14:paraId="2F0C724B"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fish</w:t>
      </w:r>
    </w:p>
    <w:p w14:paraId="0B897C4B"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flowers</w:t>
      </w:r>
    </w:p>
    <w:p w14:paraId="347202F1"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fruits</w:t>
      </w:r>
    </w:p>
    <w:p w14:paraId="14E7AC26"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insects and invertebrates (including their eggs and larvae)</w:t>
      </w:r>
    </w:p>
    <w:p w14:paraId="16C3E40E"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mollusks</w:t>
      </w:r>
    </w:p>
    <w:p w14:paraId="7410B40A"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nectar</w:t>
      </w:r>
    </w:p>
    <w:p w14:paraId="3FD7E45C"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nuts</w:t>
      </w:r>
    </w:p>
    <w:p w14:paraId="586079A8"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plant materials (leaves and other green tissue)</w:t>
      </w:r>
    </w:p>
    <w:p w14:paraId="082812E1"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pollen</w:t>
      </w:r>
    </w:p>
    <w:p w14:paraId="0468E3FC"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lastRenderedPageBreak/>
        <w:t>sap</w:t>
      </w:r>
    </w:p>
    <w:p w14:paraId="46FEEE66" w14:textId="77777777" w:rsidR="00D62E24" w:rsidRPr="00DA4969" w:rsidRDefault="00D62E24" w:rsidP="00F51BE6">
      <w:pPr>
        <w:pStyle w:val="ListParagraph"/>
        <w:numPr>
          <w:ilvl w:val="0"/>
          <w:numId w:val="1"/>
        </w:numPr>
        <w:spacing w:line="480" w:lineRule="auto"/>
        <w:rPr>
          <w:rFonts w:cs="Times New Roman"/>
          <w:sz w:val="24"/>
          <w:szCs w:val="24"/>
          <w:lang w:val="en-US"/>
        </w:rPr>
      </w:pPr>
      <w:r w:rsidRPr="00DA4969">
        <w:rPr>
          <w:rFonts w:cs="Times New Roman"/>
          <w:sz w:val="24"/>
          <w:szCs w:val="24"/>
          <w:lang w:val="en-US"/>
        </w:rPr>
        <w:t>seeds</w:t>
      </w:r>
    </w:p>
    <w:p w14:paraId="3D0C8D35" w14:textId="77777777" w:rsidR="00D62E24" w:rsidRPr="00DA4969" w:rsidRDefault="00D62E24" w:rsidP="00F51BE6">
      <w:pPr>
        <w:pStyle w:val="ListParagraph"/>
        <w:numPr>
          <w:ilvl w:val="0"/>
          <w:numId w:val="1"/>
        </w:numPr>
        <w:spacing w:line="480" w:lineRule="auto"/>
        <w:rPr>
          <w:rFonts w:cs="Times New Roman"/>
          <w:sz w:val="24"/>
          <w:szCs w:val="24"/>
          <w:lang w:val="en-US"/>
        </w:rPr>
      </w:pPr>
      <w:proofErr w:type="gramStart"/>
      <w:r w:rsidRPr="00DA4969">
        <w:rPr>
          <w:rFonts w:cs="Times New Roman"/>
          <w:sz w:val="24"/>
          <w:szCs w:val="24"/>
          <w:lang w:val="en-US"/>
        </w:rPr>
        <w:t>vertebrates</w:t>
      </w:r>
      <w:proofErr w:type="gramEnd"/>
      <w:r w:rsidRPr="00DA4969">
        <w:rPr>
          <w:rFonts w:cs="Times New Roman"/>
          <w:sz w:val="24"/>
          <w:szCs w:val="24"/>
          <w:lang w:val="en-US"/>
        </w:rPr>
        <w:t>.</w:t>
      </w:r>
    </w:p>
    <w:p w14:paraId="2591EF0A" w14:textId="77777777" w:rsidR="00D62E24" w:rsidRPr="00DA4969" w:rsidRDefault="00D62E24" w:rsidP="00F51BE6">
      <w:pPr>
        <w:spacing w:line="480" w:lineRule="auto"/>
        <w:contextualSpacing/>
        <w:rPr>
          <w:rFonts w:cs="Times New Roman"/>
          <w:sz w:val="24"/>
          <w:szCs w:val="24"/>
          <w:lang w:val="en-US"/>
        </w:rPr>
      </w:pPr>
    </w:p>
    <w:p w14:paraId="6A8C22BB" w14:textId="7A40E377" w:rsidR="00D62E24" w:rsidRPr="00DA4969" w:rsidRDefault="00D62E24" w:rsidP="00F51BE6">
      <w:pPr>
        <w:spacing w:line="480" w:lineRule="auto"/>
        <w:contextualSpacing/>
        <w:rPr>
          <w:rFonts w:cs="Times New Roman"/>
          <w:sz w:val="24"/>
          <w:szCs w:val="24"/>
          <w:lang w:val="en-US"/>
        </w:rPr>
      </w:pPr>
      <w:r w:rsidRPr="00DA4969">
        <w:rPr>
          <w:rFonts w:cs="Times New Roman"/>
          <w:sz w:val="24"/>
          <w:szCs w:val="24"/>
          <w:lang w:val="en-US"/>
        </w:rPr>
        <w:t xml:space="preserve">Habitat openness was calculated based on the IUCN Habitat Classification Scheme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IUCN&lt;/Author&gt;&lt;Year&gt;2007&lt;/Year&gt;&lt;RecNum&gt;3672&lt;/RecNum&gt;&lt;DisplayText&gt;[47]&lt;/DisplayText&gt;&lt;record&gt;&lt;rec-number&gt;3672&lt;/rec-number&gt;&lt;foreign-keys&gt;&lt;key app="EN" db-id="e0zefwt5sspzt8ept9axw55ixstzdtextd5w" timestamp="1435839581"&gt;3672&lt;/key&gt;&lt;/foreign-keys&gt;&lt;ref-type name="Electronic Article"&gt;43&lt;/ref-type&gt;&lt;contributors&gt;&lt;authors&gt;&lt;author&gt;IUCN&lt;/author&gt;&lt;/authors&gt;&lt;/contributors&gt;&lt;titles&gt;&lt;title&gt;IUCN Habitat Classification Scheme&lt;/title&gt;&lt;tertiary-title&gt;http://www.iucnredlist.org/technical-documents/classification-schemes/habitats-classification-scheme-ver3&lt;/tertiary-title&gt;&lt;/titles&gt;&lt;dates&gt;&lt;year&gt;2007&lt;/year&gt;&lt;pub-dates&gt;&lt;date&gt;accessed March 2010&lt;/date&gt;&lt;/pub-dates&gt;&lt;/dates&gt;&lt;pub-location&gt;IUCN, Gland, Switzerland&lt;/pub-location&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47]</w:t>
      </w:r>
      <w:r w:rsidRPr="00DA4969">
        <w:rPr>
          <w:rFonts w:cs="Times New Roman"/>
          <w:sz w:val="24"/>
          <w:szCs w:val="24"/>
          <w:lang w:val="en-US"/>
        </w:rPr>
        <w:fldChar w:fldCharType="end"/>
      </w:r>
      <w:r w:rsidRPr="00DA4969">
        <w:rPr>
          <w:rFonts w:cs="Times New Roman"/>
          <w:sz w:val="24"/>
          <w:szCs w:val="24"/>
          <w:lang w:val="en-US"/>
        </w:rPr>
        <w:t xml:space="preserve"> . We collected for all species their IUCN habitat categories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IUCN&lt;/Author&gt;&lt;Year&gt;2007&lt;/Year&gt;&lt;RecNum&gt;3672&lt;/RecNum&gt;&lt;DisplayText&gt;[47]&lt;/DisplayText&gt;&lt;record&gt;&lt;rec-number&gt;3672&lt;/rec-number&gt;&lt;foreign-keys&gt;&lt;key app="EN" db-id="e0zefwt5sspzt8ept9axw55ixstzdtextd5w" timestamp="1435839581"&gt;3672&lt;/key&gt;&lt;/foreign-keys&gt;&lt;ref-type name="Electronic Article"&gt;43&lt;/ref-type&gt;&lt;contributors&gt;&lt;authors&gt;&lt;author&gt;IUCN&lt;/author&gt;&lt;/authors&gt;&lt;/contributors&gt;&lt;titles&gt;&lt;title&gt;IUCN Habitat Classification Scheme&lt;/title&gt;&lt;tertiary-title&gt;http://www.iucnredlist.org/technical-documents/classification-schemes/habitats-classification-scheme-ver3&lt;/tertiary-title&gt;&lt;/titles&gt;&lt;dates&gt;&lt;year&gt;2007&lt;/year&gt;&lt;pub-dates&gt;&lt;date&gt;accessed March 2010&lt;/date&gt;&lt;/pub-dates&gt;&lt;/dates&gt;&lt;pub-location&gt;IUCN, Gland, Switzerland&lt;/pub-location&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47]</w:t>
      </w:r>
      <w:r w:rsidRPr="00DA4969">
        <w:rPr>
          <w:rFonts w:cs="Times New Roman"/>
          <w:sz w:val="24"/>
          <w:szCs w:val="24"/>
          <w:lang w:val="en-US"/>
        </w:rPr>
        <w:fldChar w:fldCharType="end"/>
      </w:r>
      <w:r w:rsidRPr="00DA4969">
        <w:rPr>
          <w:rFonts w:cs="Times New Roman"/>
          <w:sz w:val="24"/>
          <w:szCs w:val="24"/>
          <w:lang w:val="en-US"/>
        </w:rPr>
        <w:t xml:space="preserve"> and ranked the different habitat types according to the importance for the species. For all habitat categories, we assessed amount of ground cover (excluding soft vegetation, i.e. grasses) following the method described in Mueller-</w:t>
      </w:r>
      <w:proofErr w:type="spellStart"/>
      <w:r w:rsidRPr="00DA4969">
        <w:rPr>
          <w:rFonts w:cs="Times New Roman"/>
          <w:sz w:val="24"/>
          <w:szCs w:val="24"/>
          <w:lang w:val="en-US"/>
        </w:rPr>
        <w:t>Dombois</w:t>
      </w:r>
      <w:proofErr w:type="spellEnd"/>
      <w:r w:rsidRPr="00DA4969">
        <w:rPr>
          <w:rFonts w:cs="Times New Roman"/>
          <w:sz w:val="24"/>
          <w:szCs w:val="24"/>
          <w:lang w:val="en-US"/>
        </w:rPr>
        <w:t xml:space="preserve">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Mueller-Dombois&lt;/Author&gt;&lt;Year&gt;1974&lt;/Year&gt;&lt;RecNum&gt;3511&lt;/RecNum&gt;&lt;DisplayText&gt;[48]&lt;/DisplayText&gt;&lt;record&gt;&lt;rec-number&gt;3511&lt;/rec-number&gt;&lt;foreign-keys&gt;&lt;key app="EN" db-id="e0zefwt5sspzt8ept9axw55ixstzdtextd5w" timestamp="1410854892"&gt;3511&lt;/key&gt;&lt;/foreign-keys&gt;&lt;ref-type name="Book"&gt;6&lt;/ref-type&gt;&lt;contributors&gt;&lt;authors&gt;&lt;author&gt;Mueller-Dombois, D&lt;/author&gt;&lt;author&gt;Ellenberg, H&lt;/author&gt;&lt;/authors&gt;&lt;/contributors&gt;&lt;titles&gt;&lt;title&gt;Aims and methods of vegetation ecology&lt;/title&gt;&lt;/titles&gt;&lt;dates&gt;&lt;year&gt;1974&lt;/year&gt;&lt;/dates&gt;&lt;pub-location&gt;new York&lt;/pub-location&gt;&lt;publisher&gt;Wiley &amp;amp; Sons, Inc.&lt;/publisher&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48]</w:t>
      </w:r>
      <w:r w:rsidRPr="00DA4969">
        <w:rPr>
          <w:rFonts w:cs="Times New Roman"/>
          <w:sz w:val="24"/>
          <w:szCs w:val="24"/>
          <w:lang w:val="en-US"/>
        </w:rPr>
        <w:fldChar w:fldCharType="end"/>
      </w:r>
      <w:r w:rsidRPr="00DA4969">
        <w:rPr>
          <w:rFonts w:cs="Times New Roman"/>
          <w:sz w:val="24"/>
          <w:szCs w:val="24"/>
          <w:lang w:val="en-US"/>
        </w:rPr>
        <w:t>, based on 10 randomly sampled location with the help of high-resolution satellite images covering the whole geographic range of the habitat category. We used the four principal habitat categories of each species to calculate the weighted average of the habitat openness (if 2 categories: 1</w:t>
      </w:r>
      <w:r w:rsidRPr="00DA4969">
        <w:rPr>
          <w:rFonts w:cs="Times New Roman"/>
          <w:sz w:val="24"/>
          <w:szCs w:val="24"/>
          <w:vertAlign w:val="superscript"/>
          <w:lang w:val="en-US"/>
        </w:rPr>
        <w:t>st</w:t>
      </w:r>
      <w:r w:rsidRPr="00DA4969">
        <w:rPr>
          <w:rFonts w:cs="Times New Roman"/>
          <w:sz w:val="24"/>
          <w:szCs w:val="24"/>
          <w:lang w:val="en-US"/>
        </w:rPr>
        <w:t xml:space="preserve"> category = 66.6%, 2</w:t>
      </w:r>
      <w:r w:rsidRPr="00DA4969">
        <w:rPr>
          <w:rFonts w:cs="Times New Roman"/>
          <w:sz w:val="24"/>
          <w:szCs w:val="24"/>
          <w:vertAlign w:val="superscript"/>
          <w:lang w:val="en-US"/>
        </w:rPr>
        <w:t>nd</w:t>
      </w:r>
      <w:r w:rsidRPr="00DA4969">
        <w:rPr>
          <w:rFonts w:cs="Times New Roman"/>
          <w:sz w:val="24"/>
          <w:szCs w:val="24"/>
          <w:lang w:val="en-US"/>
        </w:rPr>
        <w:t xml:space="preserve"> category = 33.3%; if 3 categories: 1</w:t>
      </w:r>
      <w:r w:rsidRPr="00DA4969">
        <w:rPr>
          <w:rFonts w:cs="Times New Roman"/>
          <w:sz w:val="24"/>
          <w:szCs w:val="24"/>
          <w:vertAlign w:val="superscript"/>
          <w:lang w:val="en-US"/>
        </w:rPr>
        <w:t>st</w:t>
      </w:r>
      <w:r w:rsidRPr="00DA4969">
        <w:rPr>
          <w:rFonts w:cs="Times New Roman"/>
          <w:sz w:val="24"/>
          <w:szCs w:val="24"/>
          <w:lang w:val="en-US"/>
        </w:rPr>
        <w:t xml:space="preserve"> category = 50%, 2</w:t>
      </w:r>
      <w:r w:rsidRPr="00DA4969">
        <w:rPr>
          <w:rFonts w:cs="Times New Roman"/>
          <w:sz w:val="24"/>
          <w:szCs w:val="24"/>
          <w:vertAlign w:val="superscript"/>
          <w:lang w:val="en-US"/>
        </w:rPr>
        <w:t>nd</w:t>
      </w:r>
      <w:r w:rsidRPr="00DA4969">
        <w:rPr>
          <w:rFonts w:cs="Times New Roman"/>
          <w:sz w:val="24"/>
          <w:szCs w:val="24"/>
          <w:lang w:val="en-US"/>
        </w:rPr>
        <w:t xml:space="preserve"> category = 30%, 3</w:t>
      </w:r>
      <w:r w:rsidRPr="00DA4969">
        <w:rPr>
          <w:rFonts w:cs="Times New Roman"/>
          <w:sz w:val="24"/>
          <w:szCs w:val="24"/>
          <w:vertAlign w:val="superscript"/>
          <w:lang w:val="en-US"/>
        </w:rPr>
        <w:t>rd</w:t>
      </w:r>
      <w:r w:rsidRPr="00DA4969">
        <w:rPr>
          <w:rFonts w:cs="Times New Roman"/>
          <w:sz w:val="24"/>
          <w:szCs w:val="24"/>
          <w:lang w:val="en-US"/>
        </w:rPr>
        <w:t xml:space="preserve"> category = 20%; if 4 categories: 1</w:t>
      </w:r>
      <w:r w:rsidRPr="00DA4969">
        <w:rPr>
          <w:rFonts w:cs="Times New Roman"/>
          <w:sz w:val="24"/>
          <w:szCs w:val="24"/>
          <w:vertAlign w:val="superscript"/>
          <w:lang w:val="en-US"/>
        </w:rPr>
        <w:t>st</w:t>
      </w:r>
      <w:r w:rsidRPr="00DA4969">
        <w:rPr>
          <w:rFonts w:cs="Times New Roman"/>
          <w:sz w:val="24"/>
          <w:szCs w:val="24"/>
          <w:lang w:val="en-US"/>
        </w:rPr>
        <w:t xml:space="preserve"> category = 50%, 2</w:t>
      </w:r>
      <w:r w:rsidRPr="00DA4969">
        <w:rPr>
          <w:rFonts w:cs="Times New Roman"/>
          <w:sz w:val="24"/>
          <w:szCs w:val="24"/>
          <w:vertAlign w:val="superscript"/>
          <w:lang w:val="en-US"/>
        </w:rPr>
        <w:t>nd</w:t>
      </w:r>
      <w:r w:rsidRPr="00DA4969">
        <w:rPr>
          <w:rFonts w:cs="Times New Roman"/>
          <w:sz w:val="24"/>
          <w:szCs w:val="24"/>
          <w:lang w:val="en-US"/>
        </w:rPr>
        <w:t xml:space="preserve"> category = 25%, 3</w:t>
      </w:r>
      <w:r w:rsidRPr="00DA4969">
        <w:rPr>
          <w:rFonts w:cs="Times New Roman"/>
          <w:sz w:val="24"/>
          <w:szCs w:val="24"/>
          <w:vertAlign w:val="superscript"/>
          <w:lang w:val="en-US"/>
        </w:rPr>
        <w:t>rd</w:t>
      </w:r>
      <w:r w:rsidRPr="00DA4969">
        <w:rPr>
          <w:rFonts w:cs="Times New Roman"/>
          <w:sz w:val="24"/>
          <w:szCs w:val="24"/>
          <w:lang w:val="en-US"/>
        </w:rPr>
        <w:t xml:space="preserve"> and 4</w:t>
      </w:r>
      <w:r w:rsidRPr="00DA4969">
        <w:rPr>
          <w:rFonts w:cs="Times New Roman"/>
          <w:sz w:val="24"/>
          <w:szCs w:val="24"/>
          <w:vertAlign w:val="superscript"/>
          <w:lang w:val="en-US"/>
        </w:rPr>
        <w:t>th</w:t>
      </w:r>
      <w:r w:rsidRPr="00DA4969">
        <w:rPr>
          <w:rFonts w:cs="Times New Roman"/>
          <w:sz w:val="24"/>
          <w:szCs w:val="24"/>
          <w:lang w:val="en-US"/>
        </w:rPr>
        <w:t xml:space="preserve"> category = 12.5%).</w:t>
      </w:r>
    </w:p>
    <w:p w14:paraId="1D1D4072" w14:textId="77777777" w:rsidR="00D62E24" w:rsidRPr="00DA4969" w:rsidRDefault="00D62E24" w:rsidP="00F51BE6">
      <w:pPr>
        <w:spacing w:line="480" w:lineRule="auto"/>
        <w:contextualSpacing/>
        <w:rPr>
          <w:rFonts w:cs="Times New Roman"/>
          <w:sz w:val="24"/>
          <w:szCs w:val="24"/>
          <w:lang w:val="en-US"/>
        </w:rPr>
      </w:pPr>
    </w:p>
    <w:p w14:paraId="063E0718" w14:textId="704F63C5" w:rsidR="00D62E24" w:rsidRPr="00DA4969" w:rsidRDefault="00D62E24" w:rsidP="00AC5084">
      <w:pPr>
        <w:spacing w:line="480" w:lineRule="auto"/>
        <w:contextualSpacing/>
        <w:rPr>
          <w:rFonts w:cs="Times New Roman"/>
          <w:sz w:val="24"/>
          <w:szCs w:val="24"/>
          <w:lang w:val="en-US"/>
        </w:rPr>
      </w:pPr>
      <w:r w:rsidRPr="00DA4969">
        <w:rPr>
          <w:rFonts w:cs="Times New Roman"/>
          <w:sz w:val="24"/>
          <w:szCs w:val="24"/>
          <w:lang w:val="en-US"/>
        </w:rPr>
        <w:t>Nest</w:t>
      </w:r>
      <w:r w:rsidR="00261D7B">
        <w:rPr>
          <w:rFonts w:cs="Times New Roman"/>
          <w:sz w:val="24"/>
          <w:szCs w:val="24"/>
          <w:lang w:val="en-US"/>
        </w:rPr>
        <w:t>ing type</w:t>
      </w:r>
      <w:r w:rsidRPr="00DA4969">
        <w:rPr>
          <w:rFonts w:cs="Times New Roman"/>
          <w:sz w:val="24"/>
          <w:szCs w:val="24"/>
          <w:lang w:val="en-US"/>
        </w:rPr>
        <w:t xml:space="preserve"> </w:t>
      </w:r>
      <w:proofErr w:type="gramStart"/>
      <w:r w:rsidRPr="00DA4969">
        <w:rPr>
          <w:rFonts w:cs="Times New Roman"/>
          <w:sz w:val="24"/>
          <w:szCs w:val="24"/>
          <w:lang w:val="en-US"/>
        </w:rPr>
        <w:t>was categorized</w:t>
      </w:r>
      <w:proofErr w:type="gramEnd"/>
      <w:r w:rsidRPr="00DA4969">
        <w:rPr>
          <w:rFonts w:cs="Times New Roman"/>
          <w:sz w:val="24"/>
          <w:szCs w:val="24"/>
          <w:lang w:val="en-US"/>
        </w:rPr>
        <w:t xml:space="preserve"> as a binary variable based on nest type</w:t>
      </w:r>
      <w:r w:rsidR="00610ABA">
        <w:rPr>
          <w:rFonts w:cs="Times New Roman"/>
          <w:sz w:val="24"/>
          <w:szCs w:val="24"/>
          <w:lang w:val="en-US"/>
        </w:rPr>
        <w:t xml:space="preserve">. Previous research suggested that cavity breeders are more likely to breed cooperatively, given that cavities can be a limited resource </w:t>
      </w:r>
      <w:r w:rsidR="00610ABA">
        <w:rPr>
          <w:rFonts w:cs="Times New Roman"/>
          <w:sz w:val="24"/>
          <w:szCs w:val="24"/>
          <w:lang w:val="en-US"/>
        </w:rPr>
        <w:fldChar w:fldCharType="begin">
          <w:fldData xml:space="preserve">PEVuZE5vdGU+PENpdGU+PEF1dGhvcj5FbWxlbjwvQXV0aG9yPjxZZWFyPjE5ODI8L1llYXI+PFJl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</w:fldData>
        </w:fldChar>
      </w:r>
      <w:r w:rsidR="003D2270">
        <w:rPr>
          <w:rFonts w:cs="Times New Roman"/>
          <w:sz w:val="24"/>
          <w:szCs w:val="24"/>
          <w:lang w:val="en-US"/>
        </w:rPr>
        <w:instrText xml:space="preserve"> ADDIN EN.CITE </w:instrText>
      </w:r>
      <w:r w:rsidR="003D2270">
        <w:rPr>
          <w:rFonts w:cs="Times New Roman"/>
          <w:sz w:val="24"/>
          <w:szCs w:val="24"/>
          <w:lang w:val="en-US"/>
        </w:rPr>
        <w:fldChar w:fldCharType="begin">
          <w:fldData xml:space="preserve">PEVuZE5vdGU+PENpdGU+PEF1dGhvcj5FbWxlbjwvQXV0aG9yPjxZZWFyPjE5ODI8L1llYXI+PFJl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</w:fldData>
        </w:fldChar>
      </w:r>
      <w:r w:rsidR="003D2270">
        <w:rPr>
          <w:rFonts w:cs="Times New Roman"/>
          <w:sz w:val="24"/>
          <w:szCs w:val="24"/>
          <w:lang w:val="en-US"/>
        </w:rPr>
        <w:instrText xml:space="preserve"> ADDIN EN.CITE.DATA </w:instrText>
      </w:r>
      <w:r w:rsidR="003D2270">
        <w:rPr>
          <w:rFonts w:cs="Times New Roman"/>
          <w:sz w:val="24"/>
          <w:szCs w:val="24"/>
          <w:lang w:val="en-US"/>
        </w:rPr>
      </w:r>
      <w:r w:rsidR="003D2270">
        <w:rPr>
          <w:rFonts w:cs="Times New Roman"/>
          <w:sz w:val="24"/>
          <w:szCs w:val="24"/>
          <w:lang w:val="en-US"/>
        </w:rPr>
        <w:fldChar w:fldCharType="end"/>
      </w:r>
      <w:r w:rsidR="00610ABA">
        <w:rPr>
          <w:rFonts w:cs="Times New Roman"/>
          <w:sz w:val="24"/>
          <w:szCs w:val="24"/>
          <w:lang w:val="en-US"/>
        </w:rPr>
      </w:r>
      <w:r w:rsidR="00610ABA">
        <w:rPr>
          <w:rFonts w:cs="Times New Roman"/>
          <w:sz w:val="24"/>
          <w:szCs w:val="24"/>
          <w:lang w:val="en-US"/>
        </w:rPr>
        <w:fldChar w:fldCharType="separate"/>
      </w:r>
      <w:r w:rsidR="003D2270">
        <w:rPr>
          <w:rFonts w:cs="Times New Roman"/>
          <w:noProof/>
          <w:sz w:val="24"/>
          <w:szCs w:val="24"/>
          <w:lang w:val="en-US"/>
        </w:rPr>
        <w:t>[33,43]</w:t>
      </w:r>
      <w:r w:rsidR="00610ABA">
        <w:rPr>
          <w:rFonts w:cs="Times New Roman"/>
          <w:sz w:val="24"/>
          <w:szCs w:val="24"/>
          <w:lang w:val="en-US"/>
        </w:rPr>
        <w:fldChar w:fldCharType="end"/>
      </w:r>
      <w:r w:rsidR="00610ABA">
        <w:rPr>
          <w:rFonts w:cs="Times New Roman"/>
          <w:sz w:val="24"/>
          <w:szCs w:val="24"/>
          <w:lang w:val="en-US"/>
        </w:rPr>
        <w:t xml:space="preserve">. </w:t>
      </w:r>
      <w:r w:rsidR="00AC5084">
        <w:rPr>
          <w:rFonts w:cs="Times New Roman"/>
          <w:sz w:val="24"/>
          <w:szCs w:val="24"/>
          <w:lang w:val="en-US"/>
        </w:rPr>
        <w:t xml:space="preserve">Thus, we categorized nests </w:t>
      </w:r>
      <w:r w:rsidRPr="00DA4969">
        <w:rPr>
          <w:rFonts w:cs="Times New Roman"/>
          <w:sz w:val="24"/>
          <w:szCs w:val="24"/>
          <w:lang w:val="en-US"/>
        </w:rPr>
        <w:t xml:space="preserve">as </w:t>
      </w:r>
      <w:r w:rsidR="00AC5084">
        <w:rPr>
          <w:rFonts w:cs="Times New Roman"/>
          <w:sz w:val="24"/>
          <w:szCs w:val="24"/>
          <w:lang w:val="en-US"/>
        </w:rPr>
        <w:t xml:space="preserve">cavities </w:t>
      </w:r>
      <w:r w:rsidRPr="00DA4969">
        <w:rPr>
          <w:rFonts w:cs="Times New Roman"/>
          <w:sz w:val="24"/>
          <w:szCs w:val="24"/>
          <w:lang w:val="en-US"/>
        </w:rPr>
        <w:t>(</w:t>
      </w:r>
      <w:r w:rsidR="00E573B7">
        <w:rPr>
          <w:rFonts w:cs="Times New Roman"/>
          <w:sz w:val="24"/>
          <w:szCs w:val="24"/>
          <w:lang w:val="en-US"/>
        </w:rPr>
        <w:t xml:space="preserve">nests in </w:t>
      </w:r>
      <w:r w:rsidRPr="00DA4969">
        <w:rPr>
          <w:rFonts w:cs="Times New Roman"/>
          <w:sz w:val="24"/>
          <w:szCs w:val="24"/>
          <w:lang w:val="en-US"/>
        </w:rPr>
        <w:t xml:space="preserve">cavities, cliffs and caves), or </w:t>
      </w:r>
      <w:r w:rsidR="00AC5084">
        <w:rPr>
          <w:rFonts w:cs="Times New Roman"/>
          <w:sz w:val="24"/>
          <w:szCs w:val="24"/>
          <w:lang w:val="en-US"/>
        </w:rPr>
        <w:t>non-cavities</w:t>
      </w:r>
      <w:r w:rsidRPr="00DA4969">
        <w:rPr>
          <w:rFonts w:cs="Times New Roman"/>
          <w:sz w:val="24"/>
          <w:szCs w:val="24"/>
          <w:lang w:val="en-US"/>
        </w:rPr>
        <w:t xml:space="preserve"> (all other nest constructions, i.e. closed or open and located in trees or shrubs, open nest on the ground). </w:t>
      </w:r>
    </w:p>
    <w:p w14:paraId="14A2E79B" w14:textId="77777777" w:rsidR="00D62E24" w:rsidRPr="00DA4969" w:rsidRDefault="00D62E24" w:rsidP="00F51BE6">
      <w:pPr>
        <w:spacing w:line="480" w:lineRule="auto"/>
        <w:contextualSpacing/>
        <w:rPr>
          <w:rFonts w:cs="Times New Roman"/>
          <w:sz w:val="24"/>
          <w:szCs w:val="24"/>
          <w:lang w:val="en-US"/>
        </w:rPr>
      </w:pPr>
    </w:p>
    <w:p w14:paraId="489BEE83" w14:textId="2690BA77" w:rsidR="00D62E24" w:rsidRPr="00DA4969" w:rsidRDefault="001D326D" w:rsidP="00F51BE6">
      <w:pPr>
        <w:spacing w:line="480" w:lineRule="auto"/>
        <w:contextualSpacing/>
        <w:rPr>
          <w:rFonts w:cs="Times New Roman"/>
          <w:b/>
          <w:sz w:val="24"/>
          <w:szCs w:val="24"/>
          <w:lang w:val="en-US"/>
        </w:rPr>
      </w:pPr>
      <w:r>
        <w:rPr>
          <w:rFonts w:cs="Times New Roman"/>
          <w:b/>
          <w:sz w:val="24"/>
          <w:szCs w:val="24"/>
          <w:lang w:val="en-US"/>
        </w:rPr>
        <w:t>B</w:t>
      </w:r>
      <w:r w:rsidR="00D62E24" w:rsidRPr="00DA4969">
        <w:rPr>
          <w:rFonts w:cs="Times New Roman"/>
          <w:b/>
          <w:sz w:val="24"/>
          <w:szCs w:val="24"/>
          <w:lang w:val="en-US"/>
        </w:rPr>
        <w:t>ody size, chick developmental mode</w:t>
      </w:r>
      <w:r>
        <w:rPr>
          <w:rFonts w:cs="Times New Roman"/>
          <w:b/>
          <w:sz w:val="24"/>
          <w:szCs w:val="24"/>
          <w:lang w:val="en-US"/>
        </w:rPr>
        <w:t xml:space="preserve"> and</w:t>
      </w:r>
      <w:r w:rsidR="00D62E24" w:rsidRPr="00DA4969">
        <w:rPr>
          <w:rFonts w:cs="Times New Roman"/>
          <w:b/>
          <w:sz w:val="24"/>
          <w:szCs w:val="24"/>
          <w:lang w:val="en-US"/>
        </w:rPr>
        <w:t xml:space="preserve"> longevity</w:t>
      </w:r>
      <w:r>
        <w:rPr>
          <w:rFonts w:cs="Times New Roman"/>
          <w:b/>
          <w:sz w:val="24"/>
          <w:szCs w:val="24"/>
          <w:lang w:val="en-US"/>
        </w:rPr>
        <w:t xml:space="preserve"> data</w:t>
      </w:r>
    </w:p>
    <w:p w14:paraId="211A0330" w14:textId="405CB5BC" w:rsidR="00D62E24" w:rsidRPr="00DA4969" w:rsidRDefault="00D62E24" w:rsidP="00F51BE6">
      <w:pPr>
        <w:spacing w:line="480" w:lineRule="auto"/>
        <w:contextualSpacing/>
        <w:rPr>
          <w:rFonts w:cs="Times New Roman"/>
          <w:sz w:val="24"/>
          <w:szCs w:val="24"/>
          <w:lang w:val="en-US"/>
        </w:rPr>
      </w:pPr>
      <w:r w:rsidRPr="00DA4969">
        <w:rPr>
          <w:rFonts w:cs="Times New Roman"/>
          <w:sz w:val="24"/>
          <w:szCs w:val="24"/>
          <w:lang w:val="en-US"/>
        </w:rPr>
        <w:t xml:space="preserve">The body weight of species (in grams) was extracted from handbooks </w:t>
      </w:r>
      <w:r w:rsidRPr="00DA4969">
        <w:rPr>
          <w:rFonts w:cs="Times New Roman"/>
          <w:sz w:val="24"/>
          <w:szCs w:val="24"/>
          <w:lang w:val="en-US"/>
        </w:rPr>
        <w:fldChar w:fldCharType="begin">
          <w:fldData xml:space="preserve">PEVuZE5vdGU+PENpdGU+PEF1dGhvcj5Gcnk8L0F1dGhvcj48WWVhcj4yMDEwPC9ZZWFyPjxSZWNO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</w:fldData>
        </w:fldChar>
      </w:r>
      <w:r w:rsidR="00846F7A">
        <w:rPr>
          <w:rFonts w:cs="Times New Roman"/>
          <w:sz w:val="24"/>
          <w:szCs w:val="24"/>
          <w:lang w:val="en-US"/>
        </w:rPr>
        <w:instrText xml:space="preserve"> ADDIN EN.CITE </w:instrText>
      </w:r>
      <w:r w:rsidR="00846F7A">
        <w:rPr>
          <w:rFonts w:cs="Times New Roman"/>
          <w:sz w:val="24"/>
          <w:szCs w:val="24"/>
          <w:lang w:val="en-US"/>
        </w:rPr>
        <w:fldChar w:fldCharType="begin">
          <w:fldData xml:space="preserve">PEVuZE5vdGU+PENpdGU+PEF1dGhvcj5Gcnk8L0F1dGhvcj48WWVhcj4yMDEwPC9ZZWFyPjxSZWNO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</w:fldData>
        </w:fldChar>
      </w:r>
      <w:r w:rsidR="00846F7A">
        <w:rPr>
          <w:rFonts w:cs="Times New Roman"/>
          <w:sz w:val="24"/>
          <w:szCs w:val="24"/>
          <w:lang w:val="en-US"/>
        </w:rPr>
        <w:instrText xml:space="preserve"> ADDIN EN.CITE.DATA </w:instrText>
      </w:r>
      <w:r w:rsidR="00846F7A">
        <w:rPr>
          <w:rFonts w:cs="Times New Roman"/>
          <w:sz w:val="24"/>
          <w:szCs w:val="24"/>
          <w:lang w:val="en-US"/>
        </w:rPr>
      </w:r>
      <w:r w:rsidR="00846F7A">
        <w:rPr>
          <w:rFonts w:cs="Times New Roman"/>
          <w:sz w:val="24"/>
          <w:szCs w:val="24"/>
          <w:lang w:val="en-US"/>
        </w:rPr>
        <w:fldChar w:fldCharType="end"/>
      </w:r>
      <w:r w:rsidRPr="00DA4969">
        <w:rPr>
          <w:rFonts w:cs="Times New Roman"/>
          <w:sz w:val="24"/>
          <w:szCs w:val="24"/>
          <w:lang w:val="en-US"/>
        </w:rPr>
      </w:r>
      <w:r w:rsidRPr="00DA4969">
        <w:rPr>
          <w:rFonts w:cs="Times New Roman"/>
          <w:sz w:val="24"/>
          <w:szCs w:val="24"/>
          <w:lang w:val="en-US"/>
        </w:rPr>
        <w:fldChar w:fldCharType="separate"/>
      </w:r>
      <w:r w:rsidR="00846F7A">
        <w:rPr>
          <w:rFonts w:cs="Times New Roman"/>
          <w:noProof/>
          <w:sz w:val="24"/>
          <w:szCs w:val="24"/>
          <w:lang w:val="en-US"/>
        </w:rPr>
        <w:t>[4-30]</w:t>
      </w:r>
      <w:r w:rsidRPr="00DA4969">
        <w:rPr>
          <w:rFonts w:cs="Times New Roman"/>
          <w:sz w:val="24"/>
          <w:szCs w:val="24"/>
          <w:lang w:val="en-US"/>
        </w:rPr>
        <w:fldChar w:fldCharType="end"/>
      </w:r>
      <w:r w:rsidRPr="00DA4969">
        <w:rPr>
          <w:rFonts w:cs="Times New Roman"/>
          <w:sz w:val="24"/>
          <w:szCs w:val="24"/>
          <w:lang w:val="en-US"/>
        </w:rPr>
        <w:t xml:space="preserve"> or specific publications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Dunning&lt;/Author&gt;&lt;Year&gt;1984&lt;/Year&gt;&lt;RecNum&gt;3673&lt;/RecNum&gt;&lt;DisplayText&gt;[49]&lt;/DisplayText&gt;&lt;record&gt;&lt;rec-number&gt;3673&lt;/rec-number&gt;&lt;foreign-keys&gt;&lt;key app="EN" db-id="e0zefwt5sspzt8ept9axw55ixstzdtextd5w" timestamp="1435839846"&gt;3673&lt;/key&gt;&lt;/foreign-keys&gt;&lt;ref-type name="Journal Article"&gt;17&lt;/ref-type&gt;&lt;contributors&gt;&lt;authors&gt;&lt;author&gt;Dunning, John Barnard&lt;/author&gt;&lt;/authors&gt;&lt;/contributors&gt;&lt;titles&gt;&lt;title&gt;Body weights of 686 species of North American birds&lt;/title&gt;&lt;secondary-title&gt;West. Bird Banding Association Monogr.# 1, Cave Creek, Arizona. ii+ 38 pp.&lt;/secondary-title&gt;&lt;/titles&gt;&lt;periodical&gt;&lt;full-title&gt;West. Bird Banding Association Monogr.# 1, Cave Creek, Arizona. ii+ 38 pp.&lt;/full-title&gt;&lt;/periodical&gt;&lt;dates&gt;&lt;year&gt;1984&lt;/year&gt;&lt;/dates&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49]</w:t>
      </w:r>
      <w:r w:rsidRPr="00DA4969">
        <w:rPr>
          <w:rFonts w:cs="Times New Roman"/>
          <w:sz w:val="24"/>
          <w:szCs w:val="24"/>
          <w:lang w:val="en-US"/>
        </w:rPr>
        <w:fldChar w:fldCharType="end"/>
      </w:r>
      <w:r w:rsidRPr="00DA4969">
        <w:rPr>
          <w:rFonts w:cs="Times New Roman"/>
          <w:sz w:val="24"/>
          <w:szCs w:val="24"/>
          <w:lang w:val="en-US"/>
        </w:rPr>
        <w:t xml:space="preserve">. We used the mean body weight combining male and female weight. From the </w:t>
      </w:r>
      <w:r w:rsidRPr="00DA4969">
        <w:rPr>
          <w:rFonts w:cs="Times New Roman"/>
          <w:sz w:val="24"/>
          <w:szCs w:val="24"/>
          <w:lang w:val="en-US"/>
        </w:rPr>
        <w:lastRenderedPageBreak/>
        <w:t xml:space="preserve">same sources we extracted the chick developmental mode distinguishing </w:t>
      </w:r>
      <w:proofErr w:type="spellStart"/>
      <w:r w:rsidRPr="00DA4969">
        <w:rPr>
          <w:rFonts w:cs="Times New Roman"/>
          <w:sz w:val="24"/>
          <w:szCs w:val="24"/>
          <w:lang w:val="en-US"/>
        </w:rPr>
        <w:t>precocial</w:t>
      </w:r>
      <w:proofErr w:type="spellEnd"/>
      <w:r w:rsidRPr="00DA4969">
        <w:rPr>
          <w:rFonts w:cs="Times New Roman"/>
          <w:sz w:val="24"/>
          <w:szCs w:val="24"/>
          <w:lang w:val="en-US"/>
        </w:rPr>
        <w:t xml:space="preserve"> from altricial species (categorizing semi-</w:t>
      </w:r>
      <w:proofErr w:type="spellStart"/>
      <w:r w:rsidRPr="00DA4969">
        <w:rPr>
          <w:rFonts w:cs="Times New Roman"/>
          <w:sz w:val="24"/>
          <w:szCs w:val="24"/>
          <w:lang w:val="en-US"/>
        </w:rPr>
        <w:t>precocial</w:t>
      </w:r>
      <w:proofErr w:type="spellEnd"/>
      <w:r w:rsidRPr="00DA4969">
        <w:rPr>
          <w:rFonts w:cs="Times New Roman"/>
          <w:sz w:val="24"/>
          <w:szCs w:val="24"/>
          <w:lang w:val="en-US"/>
        </w:rPr>
        <w:t xml:space="preserve"> species as </w:t>
      </w:r>
      <w:proofErr w:type="spellStart"/>
      <w:r w:rsidRPr="00DA4969">
        <w:rPr>
          <w:rFonts w:cs="Times New Roman"/>
          <w:sz w:val="24"/>
          <w:szCs w:val="24"/>
          <w:lang w:val="en-US"/>
        </w:rPr>
        <w:t>precocial</w:t>
      </w:r>
      <w:proofErr w:type="spellEnd"/>
      <w:r w:rsidRPr="00DA4969">
        <w:rPr>
          <w:rFonts w:cs="Times New Roman"/>
          <w:sz w:val="24"/>
          <w:szCs w:val="24"/>
          <w:lang w:val="en-US"/>
        </w:rPr>
        <w:t xml:space="preserve">, and semi-altricial species as altricial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Starck&lt;/Author&gt;&lt;Year&gt;1998&lt;/Year&gt;&lt;RecNum&gt;3683&lt;/RecNum&gt;&lt;DisplayText&gt;[50]&lt;/DisplayText&gt;&lt;record&gt;&lt;rec-number&gt;3683&lt;/rec-number&gt;&lt;foreign-keys&gt;&lt;key app="EN" db-id="e0zefwt5sspzt8ept9axw55ixstzdtextd5w" timestamp="1437638039"&gt;3683&lt;/key&gt;&lt;/foreign-keys&gt;&lt;ref-type name="Book"&gt;6&lt;/ref-type&gt;&lt;contributors&gt;&lt;authors&gt;&lt;author&gt;Starck, J Matthias&lt;/author&gt;&lt;author&gt;Ricklefs, Robert E&lt;/author&gt;&lt;/authors&gt;&lt;/contributors&gt;&lt;titles&gt;&lt;title&gt;Avian growth and development: evolution within the altricial-precocial spectrum&lt;/title&gt;&lt;/titles&gt;&lt;number&gt;8&lt;/number&gt;&lt;dates&gt;&lt;year&gt;1998&lt;/year&gt;&lt;/dates&gt;&lt;publisher&gt;Oxford University Press&lt;/publisher&gt;&lt;isbn&gt;0195106083&lt;/isbn&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50]</w:t>
      </w:r>
      <w:r w:rsidRPr="00DA4969">
        <w:rPr>
          <w:rFonts w:cs="Times New Roman"/>
          <w:sz w:val="24"/>
          <w:szCs w:val="24"/>
          <w:lang w:val="en-US"/>
        </w:rPr>
        <w:fldChar w:fldCharType="end"/>
      </w:r>
      <w:r w:rsidRPr="00DA4969">
        <w:rPr>
          <w:rFonts w:cs="Times New Roman"/>
          <w:sz w:val="24"/>
          <w:szCs w:val="24"/>
          <w:lang w:val="en-US"/>
        </w:rPr>
        <w:t xml:space="preserve">). </w:t>
      </w:r>
      <w:r w:rsidRPr="00D753AB">
        <w:rPr>
          <w:rFonts w:cs="Times New Roman"/>
          <w:sz w:val="24"/>
          <w:szCs w:val="24"/>
          <w:lang w:val="en-US"/>
        </w:rPr>
        <w:t>We used the longevity data published in a recent paper</w:t>
      </w:r>
      <w:r w:rsidR="00C61E4B" w:rsidRPr="00D753AB">
        <w:rPr>
          <w:rFonts w:cs="Times New Roman"/>
          <w:sz w:val="24"/>
          <w:szCs w:val="24"/>
          <w:lang w:val="en-US"/>
        </w:rPr>
        <w:t xml:space="preserve"> </w:t>
      </w:r>
      <w:r w:rsidRPr="00D753AB">
        <w:rPr>
          <w:rFonts w:cs="Times New Roman"/>
          <w:sz w:val="24"/>
          <w:szCs w:val="24"/>
          <w:lang w:val="en-US"/>
        </w:rPr>
        <w:fldChar w:fldCharType="begin"/>
      </w:r>
      <w:r w:rsidR="00846F7A">
        <w:rPr>
          <w:rFonts w:cs="Times New Roman"/>
          <w:sz w:val="24"/>
          <w:szCs w:val="24"/>
          <w:lang w:val="en-US"/>
        </w:rPr>
        <w:instrText xml:space="preserve"> ADDIN EN.CITE &lt;EndNote&gt;&lt;Cite&gt;&lt;Author&gt;Valcu&lt;/Author&gt;&lt;Year&gt;2014&lt;/Year&gt;&lt;RecNum&gt;3439&lt;/RecNum&gt;&lt;DisplayText&gt;[51]&lt;/DisplayText&gt;&lt;record&gt;&lt;rec-number&gt;3439&lt;/rec-number&gt;&lt;foreign-keys&gt;&lt;key app="EN" db-id="e0zefwt5sspzt8ept9axw55ixstzdtextd5w" timestamp="1398856945"&gt;3439&lt;/key&gt;&lt;/foreign-keys&gt;&lt;ref-type name="Journal Article"&gt;17&lt;/ref-type&gt;&lt;contributors&gt;&lt;authors&gt;&lt;author&gt;Valcu, M.&lt;/author&gt;&lt;author&gt;Dale, J.&lt;/author&gt;&lt;author&gt;Griesser, M.&lt;/author&gt;&lt;author&gt;Nakagawa, S.&lt;/author&gt;&lt;author&gt;Kempenaers, B.&lt;/author&gt;&lt;/authors&gt;&lt;/contributors&gt;&lt;titles&gt;&lt;title&gt;Global gradients of avian longevity support the classic evolutionary theory of ageing&lt;/title&gt;&lt;secondary-title&gt;Ecography&lt;/secondary-title&gt;&lt;/titles&gt;&lt;periodical&gt;&lt;full-title&gt;Ecography&lt;/full-title&gt;&lt;/periodical&gt;&lt;pages&gt;930-938&lt;/pages&gt;&lt;volume&gt;37&lt;/volume&gt;&lt;number&gt;10&lt;/number&gt;&lt;dates&gt;&lt;year&gt;2014&lt;/year&gt;&lt;/dates&gt;&lt;isbn&gt;1600-0587&lt;/isbn&gt;&lt;urls&gt;&lt;related-urls&gt;&lt;url&gt;http://dx.doi.org/10.1111/ecog.00929&lt;/url&gt;&lt;/related-urls&gt;&lt;/urls&gt;&lt;electronic-resource-num&gt;10.1111/ecog.00929&lt;/electronic-resource-num&gt;&lt;/record&gt;&lt;/Cite&gt;&lt;/EndNote&gt;</w:instrText>
      </w:r>
      <w:r w:rsidRPr="00D753AB">
        <w:rPr>
          <w:rFonts w:cs="Times New Roman"/>
          <w:sz w:val="24"/>
          <w:szCs w:val="24"/>
          <w:lang w:val="en-US"/>
        </w:rPr>
        <w:fldChar w:fldCharType="separate"/>
      </w:r>
      <w:r w:rsidR="00846F7A">
        <w:rPr>
          <w:rFonts w:cs="Times New Roman"/>
          <w:noProof/>
          <w:sz w:val="24"/>
          <w:szCs w:val="24"/>
          <w:lang w:val="en-US"/>
        </w:rPr>
        <w:t>[51]</w:t>
      </w:r>
      <w:r w:rsidRPr="00D753AB">
        <w:rPr>
          <w:rFonts w:cs="Times New Roman"/>
          <w:sz w:val="24"/>
          <w:szCs w:val="24"/>
          <w:lang w:val="en-US"/>
        </w:rPr>
        <w:fldChar w:fldCharType="end"/>
      </w:r>
      <w:r w:rsidRPr="00D753AB">
        <w:rPr>
          <w:rFonts w:cs="Times New Roman"/>
          <w:sz w:val="24"/>
          <w:szCs w:val="24"/>
          <w:lang w:val="en-US"/>
        </w:rPr>
        <w:t xml:space="preserve">, and complemented these data with longevity records of the Australian Bird and Bat Banding Scheme </w:t>
      </w:r>
      <w:r w:rsidRPr="00D753AB">
        <w:rPr>
          <w:rFonts w:cs="Times New Roman"/>
          <w:sz w:val="24"/>
          <w:szCs w:val="24"/>
          <w:lang w:val="en-US"/>
        </w:rPr>
        <w:fldChar w:fldCharType="begin"/>
      </w:r>
      <w:r w:rsidR="00846F7A">
        <w:rPr>
          <w:rFonts w:cs="Times New Roman"/>
          <w:sz w:val="24"/>
          <w:szCs w:val="24"/>
          <w:lang w:val="en-US"/>
        </w:rPr>
        <w:instrText xml:space="preserve"> ADDIN EN.CITE &lt;EndNote&gt;&lt;Cite&gt;&lt;Author&gt;ABBBS&lt;/Author&gt;&lt;Year&gt;2014&lt;/Year&gt;&lt;RecNum&gt;3674&lt;/RecNum&gt;&lt;DisplayText&gt;[52]&lt;/DisplayText&gt;&lt;record&gt;&lt;rec-number&gt;3674&lt;/rec-number&gt;&lt;foreign-keys&gt;&lt;key app="EN" db-id="e0zefwt5sspzt8ept9axw55ixstzdtextd5w" timestamp="1435840148"&gt;3674&lt;/key&gt;&lt;/foreign-keys&gt;&lt;ref-type name="Dataset"&gt;59&lt;/ref-type&gt;&lt;contributors&gt;&lt;authors&gt;&lt;author&gt;ABBBS&lt;/author&gt;&lt;/authors&gt;&lt;/contributors&gt;&lt;titles&gt;&lt;title&gt;ABBBS database&lt;/title&gt;&lt;/titles&gt;&lt;dates&gt;&lt;year&gt;2014&lt;/year&gt;&lt;/dates&gt;&lt;pub-location&gt;http://www.environment.gov.au/science/bird-and-bat-banding/banding-data&lt;/pub-location&gt;&lt;publisher&gt;Australian Bird and Bat Banding Scheme&lt;/publisher&gt;&lt;urls&gt;&lt;/urls&gt;&lt;access-date&gt;June 2014&lt;/access-date&gt;&lt;/record&gt;&lt;/Cite&gt;&lt;/EndNote&gt;</w:instrText>
      </w:r>
      <w:r w:rsidRPr="00D753AB">
        <w:rPr>
          <w:rFonts w:cs="Times New Roman"/>
          <w:sz w:val="24"/>
          <w:szCs w:val="24"/>
          <w:lang w:val="en-US"/>
        </w:rPr>
        <w:fldChar w:fldCharType="separate"/>
      </w:r>
      <w:r w:rsidR="00846F7A">
        <w:rPr>
          <w:rFonts w:cs="Times New Roman"/>
          <w:noProof/>
          <w:sz w:val="24"/>
          <w:szCs w:val="24"/>
          <w:lang w:val="en-US"/>
        </w:rPr>
        <w:t>[52]</w:t>
      </w:r>
      <w:r w:rsidRPr="00D753AB">
        <w:rPr>
          <w:rFonts w:cs="Times New Roman"/>
          <w:sz w:val="24"/>
          <w:szCs w:val="24"/>
          <w:lang w:val="en-US"/>
        </w:rPr>
        <w:fldChar w:fldCharType="end"/>
      </w:r>
      <w:r w:rsidRPr="00D753AB">
        <w:rPr>
          <w:rFonts w:cs="Times New Roman"/>
          <w:sz w:val="24"/>
          <w:szCs w:val="24"/>
          <w:lang w:val="en-US"/>
        </w:rPr>
        <w:t xml:space="preserve"> and a review paper on parrots </w:t>
      </w:r>
      <w:r w:rsidRPr="00D753AB">
        <w:rPr>
          <w:rFonts w:cs="Times New Roman"/>
          <w:sz w:val="24"/>
          <w:szCs w:val="24"/>
          <w:lang w:val="en-US"/>
        </w:rPr>
        <w:fldChar w:fldCharType="begin"/>
      </w:r>
      <w:r w:rsidR="00846F7A">
        <w:rPr>
          <w:rFonts w:cs="Times New Roman"/>
          <w:sz w:val="24"/>
          <w:szCs w:val="24"/>
          <w:lang w:val="en-US"/>
        </w:rPr>
        <w:instrText xml:space="preserve"> ADDIN EN.CITE &lt;EndNote&gt;&lt;Cite&gt;&lt;Author&gt;Young&lt;/Author&gt;&lt;Year&gt;2012&lt;/Year&gt;&lt;RecNum&gt;3675&lt;/RecNum&gt;&lt;DisplayText&gt;[53]&lt;/DisplayText&gt;&lt;record&gt;&lt;rec-number&gt;3675&lt;/rec-number&gt;&lt;foreign-keys&gt;&lt;key app="EN" db-id="e0zefwt5sspzt8ept9axw55ixstzdtextd5w" timestamp="1435840213"&gt;3675&lt;/key&gt;&lt;/foreign-keys&gt;&lt;ref-type name="Journal Article"&gt;17&lt;/ref-type&gt;&lt;contributors&gt;&lt;authors&gt;&lt;author&gt;Young, Anna M&lt;/author&gt;&lt;author&gt;Hobson, Elizabeth A&lt;/author&gt;&lt;author&gt;Lackey, L Bingaman&lt;/author&gt;&lt;author&gt;Wright, Timothy F&lt;/author&gt;&lt;/authors&gt;&lt;/contributors&gt;&lt;titles&gt;&lt;title&gt;Survival on the ark: life‐history trends in captive parrots&lt;/title&gt;&lt;secondary-title&gt;Animal conservation&lt;/secondary-title&gt;&lt;/titles&gt;&lt;periodical&gt;&lt;full-title&gt;Animal conservation&lt;/full-title&gt;&lt;/periodical&gt;&lt;pages&gt;28-43&lt;/pages&gt;&lt;volume&gt;15&lt;/volume&gt;&lt;number&gt;1&lt;/number&gt;&lt;dates&gt;&lt;year&gt;2012&lt;/year&gt;&lt;/dates&gt;&lt;isbn&gt;1469-1795&lt;/isbn&gt;&lt;urls&gt;&lt;/urls&gt;&lt;/record&gt;&lt;/Cite&gt;&lt;/EndNote&gt;</w:instrText>
      </w:r>
      <w:r w:rsidRPr="00D753AB">
        <w:rPr>
          <w:rFonts w:cs="Times New Roman"/>
          <w:sz w:val="24"/>
          <w:szCs w:val="24"/>
          <w:lang w:val="en-US"/>
        </w:rPr>
        <w:fldChar w:fldCharType="separate"/>
      </w:r>
      <w:r w:rsidR="00846F7A">
        <w:rPr>
          <w:rFonts w:cs="Times New Roman"/>
          <w:noProof/>
          <w:sz w:val="24"/>
          <w:szCs w:val="24"/>
          <w:lang w:val="en-US"/>
        </w:rPr>
        <w:t>[53]</w:t>
      </w:r>
      <w:r w:rsidRPr="00D753AB">
        <w:rPr>
          <w:rFonts w:cs="Times New Roman"/>
          <w:sz w:val="24"/>
          <w:szCs w:val="24"/>
          <w:lang w:val="en-US"/>
        </w:rPr>
        <w:fldChar w:fldCharType="end"/>
      </w:r>
      <w:r w:rsidR="00D753AB">
        <w:rPr>
          <w:rFonts w:cs="Times New Roman"/>
          <w:sz w:val="24"/>
          <w:szCs w:val="24"/>
          <w:lang w:val="en-US"/>
        </w:rPr>
        <w:t xml:space="preserve">, following the methods outline in </w:t>
      </w:r>
      <w:proofErr w:type="spellStart"/>
      <w:r w:rsidR="00D753AB">
        <w:rPr>
          <w:rFonts w:cs="Times New Roman"/>
          <w:sz w:val="24"/>
          <w:szCs w:val="24"/>
          <w:lang w:val="en-US"/>
        </w:rPr>
        <w:t>Valcu</w:t>
      </w:r>
      <w:proofErr w:type="spellEnd"/>
      <w:r w:rsidR="00D753AB">
        <w:rPr>
          <w:rFonts w:cs="Times New Roman"/>
          <w:sz w:val="24"/>
          <w:szCs w:val="24"/>
          <w:lang w:val="en-US"/>
        </w:rPr>
        <w:t xml:space="preserve"> et al. </w:t>
      </w:r>
      <w:r w:rsidR="00D753AB">
        <w:rPr>
          <w:rFonts w:cs="Times New Roman"/>
          <w:sz w:val="24"/>
          <w:szCs w:val="24"/>
          <w:lang w:val="en-US"/>
        </w:rPr>
        <w:fldChar w:fldCharType="begin"/>
      </w:r>
      <w:r w:rsidR="00846F7A">
        <w:rPr>
          <w:rFonts w:cs="Times New Roman"/>
          <w:sz w:val="24"/>
          <w:szCs w:val="24"/>
          <w:lang w:val="en-US"/>
        </w:rPr>
        <w:instrText xml:space="preserve"> ADDIN EN.CITE &lt;EndNote&gt;&lt;Cite&gt;&lt;Author&gt;Valcu&lt;/Author&gt;&lt;Year&gt;2014&lt;/Year&gt;&lt;RecNum&gt;3439&lt;/RecNum&gt;&lt;DisplayText&gt;[51]&lt;/DisplayText&gt;&lt;record&gt;&lt;rec-number&gt;3439&lt;/rec-number&gt;&lt;foreign-keys&gt;&lt;key app="EN" db-id="e0zefwt5sspzt8ept9axw55ixstzdtextd5w" timestamp="1398856945"&gt;3439&lt;/key&gt;&lt;/foreign-keys&gt;&lt;ref-type name="Journal Article"&gt;17&lt;/ref-type&gt;&lt;contributors&gt;&lt;authors&gt;&lt;author&gt;Valcu, M.&lt;/author&gt;&lt;author&gt;Dale, J.&lt;/author&gt;&lt;author&gt;Griesser, M.&lt;/author&gt;&lt;author&gt;Nakagawa, S.&lt;/author&gt;&lt;author&gt;Kempenaers, B.&lt;/author&gt;&lt;/authors&gt;&lt;/contributors&gt;&lt;titles&gt;&lt;title&gt;Global gradients of avian longevity support the classic evolutionary theory of ageing&lt;/title&gt;&lt;secondary-title&gt;Ecography&lt;/secondary-title&gt;&lt;/titles&gt;&lt;periodical&gt;&lt;full-title&gt;Ecography&lt;/full-title&gt;&lt;/periodical&gt;&lt;pages&gt;930-938&lt;/pages&gt;&lt;volume&gt;37&lt;/volume&gt;&lt;number&gt;10&lt;/number&gt;&lt;dates&gt;&lt;year&gt;2014&lt;/year&gt;&lt;/dates&gt;&lt;isbn&gt;1600-0587&lt;/isbn&gt;&lt;urls&gt;&lt;related-urls&gt;&lt;url&gt;http://dx.doi.org/10.1111/ecog.00929&lt;/url&gt;&lt;/related-urls&gt;&lt;/urls&gt;&lt;electronic-resource-num&gt;10.1111/ecog.00929&lt;/electronic-resource-num&gt;&lt;/record&gt;&lt;/Cite&gt;&lt;/EndNote&gt;</w:instrText>
      </w:r>
      <w:r w:rsidR="00D753AB">
        <w:rPr>
          <w:rFonts w:cs="Times New Roman"/>
          <w:sz w:val="24"/>
          <w:szCs w:val="24"/>
          <w:lang w:val="en-US"/>
        </w:rPr>
        <w:fldChar w:fldCharType="separate"/>
      </w:r>
      <w:r w:rsidR="00846F7A">
        <w:rPr>
          <w:rFonts w:cs="Times New Roman"/>
          <w:noProof/>
          <w:sz w:val="24"/>
          <w:szCs w:val="24"/>
          <w:lang w:val="en-US"/>
        </w:rPr>
        <w:t>[51]</w:t>
      </w:r>
      <w:r w:rsidR="00D753AB">
        <w:rPr>
          <w:rFonts w:cs="Times New Roman"/>
          <w:sz w:val="24"/>
          <w:szCs w:val="24"/>
          <w:lang w:val="en-US"/>
        </w:rPr>
        <w:fldChar w:fldCharType="end"/>
      </w:r>
      <w:r w:rsidRPr="00D753AB">
        <w:rPr>
          <w:rFonts w:cs="Times New Roman"/>
          <w:sz w:val="24"/>
          <w:szCs w:val="24"/>
          <w:lang w:val="en-US"/>
        </w:rPr>
        <w:t xml:space="preserve">. If possible we used longevity records of non-captive birds, however, longevity records in captivity and the wild have been shown to be highly correlated </w:t>
      </w:r>
      <w:r w:rsidRPr="00D753AB">
        <w:rPr>
          <w:rFonts w:cs="Times New Roman"/>
          <w:sz w:val="24"/>
          <w:szCs w:val="24"/>
          <w:lang w:val="en-US"/>
        </w:rPr>
        <w:fldChar w:fldCharType="begin"/>
      </w:r>
      <w:r w:rsidR="00846F7A">
        <w:rPr>
          <w:rFonts w:cs="Times New Roman"/>
          <w:sz w:val="24"/>
          <w:szCs w:val="24"/>
          <w:lang w:val="en-US"/>
        </w:rPr>
        <w:instrText xml:space="preserve"> ADDIN EN.CITE &lt;EndNote&gt;&lt;Cite&gt;&lt;Author&gt;Valcu&lt;/Author&gt;&lt;Year&gt;2014&lt;/Year&gt;&lt;RecNum&gt;3439&lt;/RecNum&gt;&lt;DisplayText&gt;[51]&lt;/DisplayText&gt;&lt;record&gt;&lt;rec-number&gt;3439&lt;/rec-number&gt;&lt;foreign-keys&gt;&lt;key app="EN" db-id="e0zefwt5sspzt8ept9axw55ixstzdtextd5w" timestamp="1398856945"&gt;3439&lt;/key&gt;&lt;/foreign-keys&gt;&lt;ref-type name="Journal Article"&gt;17&lt;/ref-type&gt;&lt;contributors&gt;&lt;authors&gt;&lt;author&gt;Valcu, M.&lt;/author&gt;&lt;author&gt;Dale, J.&lt;/author&gt;&lt;author&gt;Griesser, M.&lt;/author&gt;&lt;author&gt;Nakagawa, S.&lt;/author&gt;&lt;author&gt;Kempenaers, B.&lt;/author&gt;&lt;/authors&gt;&lt;/contributors&gt;&lt;titles&gt;&lt;title&gt;Global gradients of avian longevity support the classic evolutionary theory of ageing&lt;/title&gt;&lt;secondary-title&gt;Ecography&lt;/secondary-title&gt;&lt;/titles&gt;&lt;periodical&gt;&lt;full-title&gt;Ecography&lt;/full-title&gt;&lt;/periodical&gt;&lt;pages&gt;930-938&lt;/pages&gt;&lt;volume&gt;37&lt;/volume&gt;&lt;number&gt;10&lt;/number&gt;&lt;dates&gt;&lt;year&gt;2014&lt;/year&gt;&lt;/dates&gt;&lt;isbn&gt;1600-0587&lt;/isbn&gt;&lt;urls&gt;&lt;related-urls&gt;&lt;url&gt;http://dx.doi.org/10.1111/ecog.00929&lt;/url&gt;&lt;/related-urls&gt;&lt;/urls&gt;&lt;electronic-resource-num&gt;10.1111/ecog.00929&lt;/electronic-resource-num&gt;&lt;/record&gt;&lt;/Cite&gt;&lt;/EndNote&gt;</w:instrText>
      </w:r>
      <w:r w:rsidRPr="00D753AB">
        <w:rPr>
          <w:rFonts w:cs="Times New Roman"/>
          <w:sz w:val="24"/>
          <w:szCs w:val="24"/>
          <w:lang w:val="en-US"/>
        </w:rPr>
        <w:fldChar w:fldCharType="separate"/>
      </w:r>
      <w:r w:rsidR="00846F7A">
        <w:rPr>
          <w:rFonts w:cs="Times New Roman"/>
          <w:noProof/>
          <w:sz w:val="24"/>
          <w:szCs w:val="24"/>
          <w:lang w:val="en-US"/>
        </w:rPr>
        <w:t>[51]</w:t>
      </w:r>
      <w:r w:rsidRPr="00D753AB">
        <w:rPr>
          <w:rFonts w:cs="Times New Roman"/>
          <w:sz w:val="24"/>
          <w:szCs w:val="24"/>
          <w:lang w:val="en-US"/>
        </w:rPr>
        <w:fldChar w:fldCharType="end"/>
      </w:r>
      <w:r w:rsidRPr="00D753AB">
        <w:rPr>
          <w:rFonts w:cs="Times New Roman"/>
          <w:sz w:val="24"/>
          <w:szCs w:val="24"/>
          <w:lang w:val="en-US"/>
        </w:rPr>
        <w:t xml:space="preserve">. Given that the research effort of a species influences the maximum observed longevity, the number of Zoological Record hits was included into these analyses (see </w:t>
      </w:r>
      <w:r w:rsidRPr="00D753AB">
        <w:rPr>
          <w:rFonts w:cs="Times New Roman"/>
          <w:sz w:val="24"/>
          <w:szCs w:val="24"/>
          <w:lang w:val="en-US"/>
        </w:rPr>
        <w:fldChar w:fldCharType="begin"/>
      </w:r>
      <w:r w:rsidR="00846F7A">
        <w:rPr>
          <w:rFonts w:cs="Times New Roman"/>
          <w:sz w:val="24"/>
          <w:szCs w:val="24"/>
          <w:lang w:val="en-US"/>
        </w:rPr>
        <w:instrText xml:space="preserve"> ADDIN EN.CITE &lt;EndNote&gt;&lt;Cite&gt;&lt;Author&gt;Valcu&lt;/Author&gt;&lt;Year&gt;2014&lt;/Year&gt;&lt;RecNum&gt;3439&lt;/RecNum&gt;&lt;DisplayText&gt;[51]&lt;/DisplayText&gt;&lt;record&gt;&lt;rec-number&gt;3439&lt;/rec-number&gt;&lt;foreign-keys&gt;&lt;key app="EN" db-id="e0zefwt5sspzt8ept9axw55ixstzdtextd5w" timestamp="1398856945"&gt;3439&lt;/key&gt;&lt;/foreign-keys&gt;&lt;ref-type name="Journal Article"&gt;17&lt;/ref-type&gt;&lt;contributors&gt;&lt;authors&gt;&lt;author&gt;Valcu, M.&lt;/author&gt;&lt;author&gt;Dale, J.&lt;/author&gt;&lt;author&gt;Griesser, M.&lt;/author&gt;&lt;author&gt;Nakagawa, S.&lt;/author&gt;&lt;author&gt;Kempenaers, B.&lt;/author&gt;&lt;/authors&gt;&lt;/contributors&gt;&lt;titles&gt;&lt;title&gt;Global gradients of avian longevity support the classic evolutionary theory of ageing&lt;/title&gt;&lt;secondary-title&gt;Ecography&lt;/secondary-title&gt;&lt;/titles&gt;&lt;periodical&gt;&lt;full-title&gt;Ecography&lt;/full-title&gt;&lt;/periodical&gt;&lt;pages&gt;930-938&lt;/pages&gt;&lt;volume&gt;37&lt;/volume&gt;&lt;number&gt;10&lt;/number&gt;&lt;dates&gt;&lt;year&gt;2014&lt;/year&gt;&lt;/dates&gt;&lt;isbn&gt;1600-0587&lt;/isbn&gt;&lt;urls&gt;&lt;related-urls&gt;&lt;url&gt;http://dx.doi.org/10.1111/ecog.00929&lt;/url&gt;&lt;/related-urls&gt;&lt;/urls&gt;&lt;electronic-resource-num&gt;10.1111/ecog.00929&lt;/electronic-resource-num&gt;&lt;/record&gt;&lt;/Cite&gt;&lt;/EndNote&gt;</w:instrText>
      </w:r>
      <w:r w:rsidRPr="00D753AB">
        <w:rPr>
          <w:rFonts w:cs="Times New Roman"/>
          <w:sz w:val="24"/>
          <w:szCs w:val="24"/>
          <w:lang w:val="en-US"/>
        </w:rPr>
        <w:fldChar w:fldCharType="separate"/>
      </w:r>
      <w:r w:rsidR="00846F7A">
        <w:rPr>
          <w:rFonts w:cs="Times New Roman"/>
          <w:noProof/>
          <w:sz w:val="24"/>
          <w:szCs w:val="24"/>
          <w:lang w:val="en-US"/>
        </w:rPr>
        <w:t>[51]</w:t>
      </w:r>
      <w:r w:rsidRPr="00D753AB">
        <w:rPr>
          <w:rFonts w:cs="Times New Roman"/>
          <w:sz w:val="24"/>
          <w:szCs w:val="24"/>
          <w:lang w:val="en-US"/>
        </w:rPr>
        <w:fldChar w:fldCharType="end"/>
      </w:r>
      <w:r w:rsidRPr="00D753AB">
        <w:rPr>
          <w:rFonts w:cs="Times New Roman"/>
          <w:sz w:val="24"/>
          <w:szCs w:val="24"/>
          <w:lang w:val="en-US"/>
        </w:rPr>
        <w:t xml:space="preserve"> for more details).</w:t>
      </w:r>
      <w:r w:rsidRPr="00DA4969">
        <w:rPr>
          <w:rFonts w:cs="Times New Roman"/>
          <w:sz w:val="24"/>
          <w:szCs w:val="24"/>
          <w:lang w:val="en-US"/>
        </w:rPr>
        <w:t xml:space="preserve"> </w:t>
      </w:r>
    </w:p>
    <w:p w14:paraId="7DF91BFB" w14:textId="77777777" w:rsidR="00D62E24" w:rsidRPr="00DA4969" w:rsidRDefault="00D62E24" w:rsidP="00F51BE6">
      <w:pPr>
        <w:spacing w:line="480" w:lineRule="auto"/>
        <w:contextualSpacing/>
        <w:rPr>
          <w:rFonts w:cs="Times New Roman"/>
          <w:sz w:val="24"/>
          <w:szCs w:val="24"/>
          <w:lang w:val="en-US"/>
        </w:rPr>
      </w:pPr>
    </w:p>
    <w:p w14:paraId="58B35A54" w14:textId="77777777" w:rsidR="00D62E24" w:rsidRPr="00DA4969" w:rsidRDefault="00D62E24" w:rsidP="00F51BE6">
      <w:pPr>
        <w:spacing w:line="480" w:lineRule="auto"/>
        <w:contextualSpacing/>
        <w:rPr>
          <w:rFonts w:cs="Times New Roman"/>
          <w:b/>
          <w:sz w:val="24"/>
          <w:szCs w:val="24"/>
          <w:lang w:val="en-US"/>
        </w:rPr>
      </w:pPr>
      <w:r w:rsidRPr="00DA4969">
        <w:rPr>
          <w:rFonts w:cs="Times New Roman"/>
          <w:b/>
          <w:sz w:val="24"/>
          <w:szCs w:val="24"/>
          <w:lang w:val="en-US"/>
        </w:rPr>
        <w:t>Eco-climatic parameters</w:t>
      </w:r>
    </w:p>
    <w:p w14:paraId="739D22F4" w14:textId="51E10837" w:rsidR="00D62E24" w:rsidRPr="00DA4969" w:rsidRDefault="00D62E24" w:rsidP="00F51BE6">
      <w:pPr>
        <w:spacing w:line="480" w:lineRule="auto"/>
        <w:contextualSpacing/>
        <w:rPr>
          <w:rFonts w:cs="Times New Roman"/>
          <w:sz w:val="24"/>
          <w:szCs w:val="24"/>
          <w:lang w:val="en-US"/>
        </w:rPr>
      </w:pPr>
      <w:r w:rsidRPr="00DA4969">
        <w:rPr>
          <w:rFonts w:cs="Times New Roman"/>
          <w:sz w:val="24"/>
          <w:szCs w:val="24"/>
          <w:lang w:val="en-US"/>
        </w:rPr>
        <w:t xml:space="preserve">Precipitation and temperature data were obtained from the Climatic Research Unit Time Series 3.21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Jones&lt;/Author&gt;&lt;Year&gt;2013&lt;/Year&gt;&lt;RecNum&gt;3746&lt;/RecNum&gt;&lt;DisplayText&gt;[54]&lt;/DisplayText&gt;&lt;record&gt;&lt;rec-number&gt;3746&lt;/rec-number&gt;&lt;foreign-keys&gt;&lt;key app="EN" db-id="e0zefwt5sspzt8ept9axw55ixstzdtextd5w" timestamp="1444896234"&gt;3746&lt;/key&gt;&lt;/foreign-keys&gt;&lt;ref-type name="Journal Article"&gt;17&lt;/ref-type&gt;&lt;contributors&gt;&lt;authors&gt;&lt;author&gt;Jones, P&lt;/author&gt;&lt;author&gt;Harris, I&lt;/author&gt;&lt;/authors&gt;&lt;/contributors&gt;&lt;titles&gt;&lt;title&gt;University of East Anglia Climatic Research Unit, CRU TS3. 21: Climatic Research Unit (CRU) Time-Series (TS) Version 3.21 of High Resolution Gridded Data of Month-by-month Variation in Climate (Jan. 1901—Dec. 2012)&lt;/title&gt;&lt;secondary-title&gt;NCAS British Atmospheric Data Centre&lt;/secondary-title&gt;&lt;/titles&gt;&lt;periodical&gt;&lt;full-title&gt;NCAS British Atmospheric Data Centre&lt;/full-title&gt;&lt;/periodical&gt;&lt;dates&gt;&lt;year&gt;2013&lt;/year&gt;&lt;/dates&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54]</w:t>
      </w:r>
      <w:r w:rsidRPr="00DA4969">
        <w:rPr>
          <w:rFonts w:cs="Times New Roman"/>
          <w:sz w:val="24"/>
          <w:szCs w:val="24"/>
          <w:lang w:val="en-US"/>
        </w:rPr>
        <w:fldChar w:fldCharType="end"/>
      </w:r>
      <w:r w:rsidRPr="00DA4969">
        <w:rPr>
          <w:rFonts w:cs="Times New Roman"/>
          <w:sz w:val="24"/>
          <w:szCs w:val="24"/>
          <w:lang w:val="en-US"/>
        </w:rPr>
        <w:t xml:space="preserve"> (available at: </w:t>
      </w:r>
      <w:hyperlink r:id="rId8" w:history="1">
        <w:r w:rsidRPr="00DA4969">
          <w:rPr>
            <w:rStyle w:val="Hyperlink"/>
            <w:rFonts w:cs="Times New Roman"/>
            <w:sz w:val="24"/>
            <w:szCs w:val="24"/>
            <w:lang w:val="en-US"/>
          </w:rPr>
          <w:t>http://catalogue.ceda.ac.uk/uuid/ac4ecbd554d0dd52a9b575d9666dc42d</w:t>
        </w:r>
      </w:hyperlink>
      <w:r w:rsidRPr="00DA4969">
        <w:rPr>
          <w:rFonts w:cs="Times New Roman"/>
          <w:sz w:val="24"/>
          <w:szCs w:val="24"/>
          <w:lang w:val="en-US"/>
        </w:rPr>
        <w:t xml:space="preserve">; Downloaded 07 Apr 14). Net primary production was obtained from MODIS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Justice&lt;/Author&gt;&lt;Year&gt;1998&lt;/Year&gt;&lt;RecNum&gt;3747&lt;/RecNum&gt;&lt;DisplayText&gt;[55]&lt;/DisplayText&gt;&lt;record&gt;&lt;rec-number&gt;3747&lt;/rec-number&gt;&lt;foreign-keys&gt;&lt;key app="EN" db-id="e0zefwt5sspzt8ept9axw55ixstzdtextd5w" timestamp="1444896302"&gt;3747&lt;/key&gt;&lt;/foreign-keys&gt;&lt;ref-type name="Journal Article"&gt;17&lt;/ref-type&gt;&lt;contributors&gt;&lt;authors&gt;&lt;author&gt;Justice, Christopher O&lt;/author&gt;&lt;author&gt;Vermote, Eric&lt;/author&gt;&lt;author&gt;Townshend, John RG&lt;/author&gt;&lt;author&gt;Defries, Ruth&lt;/author&gt;&lt;author&gt;Roy, David P&lt;/author&gt;&lt;author&gt;Hall, Dorothy K&lt;/author&gt;&lt;author&gt;Salomonson, Vincent V&lt;/author&gt;&lt;author&gt;Privette, Jeffrey L&lt;/author&gt;&lt;author&gt;Riggs, George&lt;/author&gt;&lt;author&gt;Strahler, Alan&lt;/author&gt;&lt;/authors&gt;&lt;/contributors&gt;&lt;titles&gt;&lt;title&gt;The Moderate Resolution Imaging Spectroradiometer (MODIS): Land remote sensing for global change research&lt;/title&gt;&lt;secondary-title&gt;Geoscience and Remote Sensing, IEEE Transactions on&lt;/secondary-title&gt;&lt;/titles&gt;&lt;periodical&gt;&lt;full-title&gt;Geoscience and Remote Sensing, IEEE Transactions on&lt;/full-title&gt;&lt;/periodical&gt;&lt;pages&gt;1228-1249&lt;/pages&gt;&lt;volume&gt;36&lt;/volume&gt;&lt;number&gt;4&lt;/number&gt;&lt;dates&gt;&lt;year&gt;1998&lt;/year&gt;&lt;/dates&gt;&lt;isbn&gt;0196-2892&lt;/isbn&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55]</w:t>
      </w:r>
      <w:r w:rsidRPr="00DA4969">
        <w:rPr>
          <w:rFonts w:cs="Times New Roman"/>
          <w:sz w:val="24"/>
          <w:szCs w:val="24"/>
          <w:lang w:val="en-US"/>
        </w:rPr>
        <w:fldChar w:fldCharType="end"/>
      </w:r>
      <w:r w:rsidRPr="00DA4969">
        <w:rPr>
          <w:rFonts w:cs="Times New Roman"/>
          <w:sz w:val="24"/>
          <w:szCs w:val="24"/>
          <w:lang w:val="en-US"/>
        </w:rPr>
        <w:t xml:space="preserve"> (available at: </w:t>
      </w:r>
    </w:p>
    <w:p w14:paraId="6E52CDB1" w14:textId="0D53BC46" w:rsidR="00D62E24" w:rsidRPr="00DA4969" w:rsidRDefault="00D07C93" w:rsidP="00F51BE6">
      <w:pPr>
        <w:spacing w:line="480" w:lineRule="auto"/>
        <w:contextualSpacing/>
        <w:rPr>
          <w:rFonts w:cs="Times New Roman"/>
          <w:sz w:val="24"/>
          <w:szCs w:val="24"/>
          <w:lang w:val="en-US"/>
        </w:rPr>
      </w:pPr>
      <w:hyperlink r:id="rId9" w:history="1">
        <w:r w:rsidR="00D62E24" w:rsidRPr="00DA4969">
          <w:rPr>
            <w:rStyle w:val="Hyperlink"/>
            <w:rFonts w:cs="Times New Roman"/>
            <w:sz w:val="24"/>
            <w:szCs w:val="24"/>
            <w:lang w:val="en-US"/>
          </w:rPr>
          <w:t>http://neo.sci.gsfc.nasa.gov/view.php?datasetId=MOD17A2_M_PSN</w:t>
        </w:r>
      </w:hyperlink>
      <w:r w:rsidR="00D62E24" w:rsidRPr="00DA4969">
        <w:rPr>
          <w:rFonts w:cs="Times New Roman"/>
          <w:sz w:val="24"/>
          <w:szCs w:val="24"/>
          <w:lang w:val="en-US"/>
        </w:rPr>
        <w:t xml:space="preserve">; Downloaded 05 Dec 2013). We extracted mean values, predictability (Colwell’s P </w:t>
      </w:r>
      <w:r w:rsidR="00D62E24"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Colwell&lt;/Author&gt;&lt;Year&gt;1974&lt;/Year&gt;&lt;RecNum&gt;1913&lt;/RecNum&gt;&lt;DisplayText&gt;[56]&lt;/DisplayText&gt;&lt;record&gt;&lt;rec-number&gt;1913&lt;/rec-number&gt;&lt;foreign-keys&gt;&lt;key app="EN" db-id="e0zefwt5sspzt8ept9axw55ixstzdtextd5w" timestamp="0"&gt;1913&lt;/key&gt;&lt;/foreign-keys&gt;&lt;ref-type name="Journal Article"&gt;17&lt;/ref-type&gt;&lt;contributors&gt;&lt;authors&gt;&lt;author&gt;Colwell, R. K.&lt;/author&gt;&lt;/authors&gt;&lt;/contributors&gt;&lt;auth-address&gt;Univ calif,dept zool,berkeley,ca 94720.&lt;/auth-address&gt;&lt;titles&gt;&lt;title&gt;Predictability, Constancy, and Contingency of Periodic Phenomena&lt;/title&gt;&lt;secondary-title&gt;Ecology&lt;/secondary-title&gt;&lt;alt-title&gt;Ecology&lt;/alt-title&gt;&lt;/titles&gt;&lt;periodical&gt;&lt;full-title&gt;Ecology&lt;/full-title&gt;&lt;/periodical&gt;&lt;alt-periodical&gt;&lt;full-title&gt;Ecology&lt;/full-title&gt;&lt;/alt-periodical&gt;&lt;pages&gt;1148-1153&lt;/pages&gt;&lt;volume&gt;55&lt;/volume&gt;&lt;number&gt;5&lt;/number&gt;&lt;dates&gt;&lt;year&gt;1974&lt;/year&gt;&lt;/dates&gt;&lt;isbn&gt;0012-9658&lt;/isbn&gt;&lt;accession-num&gt;ISI:A1974U731500022&lt;/accession-num&gt;&lt;work-type&gt;Article&lt;/work-type&gt;&lt;urls&gt;&lt;related-urls&gt;&lt;url&gt;&amp;lt;Go to ISI&amp;gt;://A1974U731500022 &lt;/url&gt;&lt;/related-urls&gt;&lt;/urls&gt;&lt;/record&gt;&lt;/Cite&gt;&lt;/EndNote&gt;</w:instrText>
      </w:r>
      <w:r w:rsidR="00D62E24" w:rsidRPr="00DA4969">
        <w:rPr>
          <w:rFonts w:cs="Times New Roman"/>
          <w:sz w:val="24"/>
          <w:szCs w:val="24"/>
          <w:lang w:val="en-US"/>
        </w:rPr>
        <w:fldChar w:fldCharType="separate"/>
      </w:r>
      <w:r w:rsidR="00846F7A">
        <w:rPr>
          <w:rFonts w:cs="Times New Roman"/>
          <w:noProof/>
          <w:sz w:val="24"/>
          <w:szCs w:val="24"/>
          <w:lang w:val="en-US"/>
        </w:rPr>
        <w:t>[56]</w:t>
      </w:r>
      <w:r w:rsidR="00D62E24" w:rsidRPr="00DA4969">
        <w:rPr>
          <w:rFonts w:cs="Times New Roman"/>
          <w:sz w:val="24"/>
          <w:szCs w:val="24"/>
          <w:lang w:val="en-US"/>
        </w:rPr>
        <w:fldChar w:fldCharType="end"/>
      </w:r>
      <w:r w:rsidR="00D62E24" w:rsidRPr="00DA4969">
        <w:rPr>
          <w:rFonts w:cs="Times New Roman"/>
          <w:sz w:val="24"/>
          <w:szCs w:val="24"/>
          <w:lang w:val="en-US"/>
        </w:rPr>
        <w:t xml:space="preserve">), and within- and between-year variances for each environmental variable first at a local scale (0.5 x 0.5 degree cells) and then averaged across the entire breeding distribution of a given species. Colwell’s P is an information theory based index that assesses the variation in the onset, duration and intensity of periodic phenomena, ranging from </w:t>
      </w:r>
      <w:proofErr w:type="gramStart"/>
      <w:r w:rsidR="00D62E24" w:rsidRPr="00DA4969">
        <w:rPr>
          <w:rFonts w:cs="Times New Roman"/>
          <w:sz w:val="24"/>
          <w:szCs w:val="24"/>
          <w:lang w:val="en-US"/>
        </w:rPr>
        <w:t>0</w:t>
      </w:r>
      <w:proofErr w:type="gramEnd"/>
      <w:r w:rsidR="00D62E24" w:rsidRPr="00DA4969">
        <w:rPr>
          <w:rFonts w:cs="Times New Roman"/>
          <w:sz w:val="24"/>
          <w:szCs w:val="24"/>
          <w:lang w:val="en-US"/>
        </w:rPr>
        <w:t xml:space="preserve"> (entirely unpredictable) to 1 (entirely predictable). Species distribution ranges </w:t>
      </w:r>
      <w:proofErr w:type="gramStart"/>
      <w:r w:rsidR="00D62E24" w:rsidRPr="00DA4969">
        <w:rPr>
          <w:rFonts w:cs="Times New Roman"/>
          <w:sz w:val="24"/>
          <w:szCs w:val="24"/>
          <w:lang w:val="en-US"/>
        </w:rPr>
        <w:t>were obtained</w:t>
      </w:r>
      <w:proofErr w:type="gramEnd"/>
      <w:r w:rsidR="00D62E24" w:rsidRPr="00DA4969">
        <w:rPr>
          <w:rFonts w:cs="Times New Roman"/>
          <w:sz w:val="24"/>
          <w:szCs w:val="24"/>
          <w:lang w:val="en-US"/>
        </w:rPr>
        <w:t xml:space="preserve"> from the 2010 IUCN Red List of Threatened Species v. 2010.4. (</w:t>
      </w:r>
      <w:proofErr w:type="gramStart"/>
      <w:r w:rsidR="00D62E24" w:rsidRPr="00DA4969">
        <w:rPr>
          <w:rFonts w:cs="Times New Roman"/>
          <w:sz w:val="24"/>
          <w:szCs w:val="24"/>
          <w:lang w:val="en-US"/>
        </w:rPr>
        <w:t>available</w:t>
      </w:r>
      <w:proofErr w:type="gramEnd"/>
      <w:r w:rsidR="00D62E24" w:rsidRPr="00DA4969">
        <w:rPr>
          <w:rFonts w:cs="Times New Roman"/>
          <w:sz w:val="24"/>
          <w:szCs w:val="24"/>
          <w:lang w:val="en-US"/>
        </w:rPr>
        <w:t xml:space="preserve"> at: </w:t>
      </w:r>
      <w:hyperlink r:id="rId10" w:history="1">
        <w:r w:rsidR="00D62E24" w:rsidRPr="00DA4969">
          <w:rPr>
            <w:rStyle w:val="Hyperlink"/>
            <w:rFonts w:cs="Times New Roman"/>
            <w:sz w:val="24"/>
            <w:szCs w:val="24"/>
            <w:lang w:val="en-US"/>
          </w:rPr>
          <w:t>www.iucnredlist.org</w:t>
        </w:r>
      </w:hyperlink>
      <w:r w:rsidR="00D62E24" w:rsidRPr="00DA4969">
        <w:rPr>
          <w:rFonts w:cs="Times New Roman"/>
          <w:sz w:val="24"/>
          <w:szCs w:val="24"/>
          <w:lang w:val="en-US"/>
        </w:rPr>
        <w:t xml:space="preserve">. Downloaded 17 Apr 2012), and </w:t>
      </w:r>
      <w:proofErr w:type="spellStart"/>
      <w:r w:rsidR="00D62E24" w:rsidRPr="00DA4969">
        <w:rPr>
          <w:rFonts w:cs="Times New Roman"/>
          <w:sz w:val="24"/>
          <w:szCs w:val="24"/>
          <w:lang w:val="en-US"/>
        </w:rPr>
        <w:t>BirdLife</w:t>
      </w:r>
      <w:proofErr w:type="spellEnd"/>
      <w:r w:rsidR="00D62E24" w:rsidRPr="00DA4969">
        <w:rPr>
          <w:rFonts w:cs="Times New Roman"/>
          <w:sz w:val="24"/>
          <w:szCs w:val="24"/>
          <w:lang w:val="en-US"/>
        </w:rPr>
        <w:t xml:space="preserve"> International (available at: www.birdlife.org. Downloaded 17 Apr 2012). Because climatic unpredictability during the breeding season has been suggested to be of importance for evolution of cooperative breeding </w:t>
      </w:r>
      <w:r w:rsidR="00D62E24" w:rsidRPr="00DA4969">
        <w:rPr>
          <w:rFonts w:cs="Times New Roman"/>
          <w:sz w:val="24"/>
          <w:szCs w:val="24"/>
          <w:lang w:val="en-US"/>
        </w:rPr>
        <w:lastRenderedPageBreak/>
        <w:fldChar w:fldCharType="begin"/>
      </w:r>
      <w:r w:rsidR="00846F7A">
        <w:rPr>
          <w:rFonts w:cs="Times New Roman"/>
          <w:sz w:val="24"/>
          <w:szCs w:val="24"/>
          <w:lang w:val="en-US"/>
        </w:rPr>
        <w:instrText xml:space="preserve"> ADDIN EN.CITE &lt;EndNote&gt;&lt;Cite&gt;&lt;Author&gt;Rubenstein&lt;/Author&gt;&lt;Year&gt;2007&lt;/Year&gt;&lt;RecNum&gt;1204&lt;/RecNum&gt;&lt;DisplayText&gt;[57]&lt;/DisplayText&gt;&lt;record&gt;&lt;rec-number&gt;1204&lt;/rec-number&gt;&lt;foreign-keys&gt;&lt;key app="EN" db-id="e0zefwt5sspzt8ept9axw55ixstzdtextd5w" timestamp="0"&gt;1204&lt;/key&gt;&lt;/foreign-keys&gt;&lt;ref-type name="Journal Article"&gt;17&lt;/ref-type&gt;&lt;contributors&gt;&lt;authors&gt;&lt;author&gt;Rubenstein, D. R.&lt;/author&gt;&lt;author&gt;Lovette, I. J.&lt;/author&gt;&lt;/authors&gt;&lt;/contributors&gt;&lt;titles&gt;&lt;title&gt;Temporal environmental variability drives the evolution of cooperative breeding in birds&lt;/title&gt;&lt;secondary-title&gt;Current Biology&lt;/secondary-title&gt;&lt;/titles&gt;&lt;periodical&gt;&lt;full-title&gt;Current Biology&lt;/full-title&gt;&lt;/periodical&gt;&lt;pages&gt;1414-1419&lt;/pages&gt;&lt;volume&gt;17&lt;/volume&gt;&lt;number&gt;16&lt;/number&gt;&lt;dates&gt;&lt;year&gt;2007&lt;/year&gt;&lt;/dates&gt;&lt;accession-num&gt;WOS:000248989500037&lt;/accession-num&gt;&lt;urls&gt;&lt;related-urls&gt;&lt;url&gt;&amp;lt;Go to ISI&amp;gt;://WOS:000248989500037 &lt;/url&gt;&lt;/related-urls&gt;&lt;/urls&gt;&lt;/record&gt;&lt;/Cite&gt;&lt;/EndNote&gt;</w:instrText>
      </w:r>
      <w:r w:rsidR="00D62E24" w:rsidRPr="00DA4969">
        <w:rPr>
          <w:rFonts w:cs="Times New Roman"/>
          <w:sz w:val="24"/>
          <w:szCs w:val="24"/>
          <w:lang w:val="en-US"/>
        </w:rPr>
        <w:fldChar w:fldCharType="separate"/>
      </w:r>
      <w:r w:rsidR="00846F7A">
        <w:rPr>
          <w:rFonts w:cs="Times New Roman"/>
          <w:noProof/>
          <w:sz w:val="24"/>
          <w:szCs w:val="24"/>
          <w:lang w:val="en-US"/>
        </w:rPr>
        <w:t>[57]</w:t>
      </w:r>
      <w:r w:rsidR="00D62E24" w:rsidRPr="00DA4969">
        <w:rPr>
          <w:rFonts w:cs="Times New Roman"/>
          <w:sz w:val="24"/>
          <w:szCs w:val="24"/>
          <w:lang w:val="en-US"/>
        </w:rPr>
        <w:fldChar w:fldCharType="end"/>
      </w:r>
      <w:r w:rsidR="00D62E24" w:rsidRPr="00DA4969">
        <w:rPr>
          <w:rFonts w:cs="Times New Roman"/>
          <w:sz w:val="24"/>
          <w:szCs w:val="24"/>
          <w:lang w:val="en-US"/>
        </w:rPr>
        <w:t>, we calculated eco-climatic variables both across the entire year and only within the period of year where there is significant local plant growth</w:t>
      </w:r>
      <w:r w:rsidR="00104944" w:rsidRPr="00DA4969">
        <w:rPr>
          <w:rFonts w:cs="Times New Roman"/>
          <w:sz w:val="24"/>
          <w:szCs w:val="24"/>
          <w:lang w:val="en-US"/>
        </w:rPr>
        <w:t xml:space="preserve"> </w:t>
      </w:r>
      <w:r w:rsidR="00D62E24"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Morison&lt;/Author&gt;&lt;Year&gt;2008&lt;/Year&gt;&lt;RecNum&gt;3587&lt;/RecNum&gt;&lt;DisplayText&gt;[58]&lt;/DisplayText&gt;&lt;record&gt;&lt;rec-number&gt;3587&lt;/rec-number&gt;&lt;foreign-keys&gt;&lt;key app="EN" db-id="e0zefwt5sspzt8ept9axw55ixstzdtextd5w" timestamp="1422284523"&gt;3587&lt;/key&gt;&lt;/foreign-keys&gt;&lt;ref-type name="Book"&gt;6&lt;/ref-type&gt;&lt;contributors&gt;&lt;authors&gt;&lt;author&gt;Morison, James IL&lt;/author&gt;&lt;author&gt;Morecroft, Michael D&lt;/author&gt;&lt;/authors&gt;&lt;/contributors&gt;&lt;titles&gt;&lt;title&gt;Plant growth and climate change&lt;/title&gt;&lt;/titles&gt;&lt;dates&gt;&lt;year&gt;2008&lt;/year&gt;&lt;/dates&gt;&lt;publisher&gt;John Wiley &amp;amp; Sons&lt;/publisher&gt;&lt;isbn&gt;0470994185&lt;/isbn&gt;&lt;urls&gt;&lt;/urls&gt;&lt;/record&gt;&lt;/Cite&gt;&lt;/EndNote&gt;</w:instrText>
      </w:r>
      <w:r w:rsidR="00D62E24" w:rsidRPr="00DA4969">
        <w:rPr>
          <w:rFonts w:cs="Times New Roman"/>
          <w:sz w:val="24"/>
          <w:szCs w:val="24"/>
          <w:lang w:val="en-US"/>
        </w:rPr>
        <w:fldChar w:fldCharType="separate"/>
      </w:r>
      <w:r w:rsidR="00846F7A">
        <w:rPr>
          <w:rFonts w:cs="Times New Roman"/>
          <w:noProof/>
          <w:sz w:val="24"/>
          <w:szCs w:val="24"/>
          <w:lang w:val="en-US"/>
        </w:rPr>
        <w:t>[58]</w:t>
      </w:r>
      <w:r w:rsidR="00D62E24" w:rsidRPr="00DA4969">
        <w:rPr>
          <w:rFonts w:cs="Times New Roman"/>
          <w:sz w:val="24"/>
          <w:szCs w:val="24"/>
          <w:lang w:val="en-US"/>
        </w:rPr>
        <w:fldChar w:fldCharType="end"/>
      </w:r>
      <w:r w:rsidR="00D62E24" w:rsidRPr="00DA4969">
        <w:rPr>
          <w:rFonts w:cs="Times New Roman"/>
          <w:sz w:val="24"/>
          <w:szCs w:val="24"/>
          <w:lang w:val="en-US"/>
        </w:rPr>
        <w:t xml:space="preserve">. This proxy </w:t>
      </w:r>
      <w:proofErr w:type="gramStart"/>
      <w:r w:rsidR="00D62E24" w:rsidRPr="00DA4969">
        <w:rPr>
          <w:rFonts w:cs="Times New Roman"/>
          <w:sz w:val="24"/>
          <w:szCs w:val="24"/>
          <w:lang w:val="en-US"/>
        </w:rPr>
        <w:t>has been suggested</w:t>
      </w:r>
      <w:proofErr w:type="gramEnd"/>
      <w:r w:rsidR="00D62E24" w:rsidRPr="00DA4969">
        <w:rPr>
          <w:rFonts w:cs="Times New Roman"/>
          <w:sz w:val="24"/>
          <w:szCs w:val="24"/>
          <w:lang w:val="en-US"/>
        </w:rPr>
        <w:t xml:space="preserve"> to correlate with the duration of avian breeding seasons at a given locality. Accordingly, we calculated for each species: </w:t>
      </w:r>
    </w:p>
    <w:p w14:paraId="79AA0498" w14:textId="77777777" w:rsidR="00D62E24" w:rsidRPr="00DA4969" w:rsidRDefault="00D62E24" w:rsidP="00F51BE6">
      <w:pPr>
        <w:pStyle w:val="ListParagraph"/>
        <w:numPr>
          <w:ilvl w:val="0"/>
          <w:numId w:val="2"/>
        </w:numPr>
        <w:spacing w:line="480" w:lineRule="auto"/>
        <w:rPr>
          <w:rFonts w:cs="Times New Roman"/>
          <w:sz w:val="24"/>
          <w:szCs w:val="24"/>
          <w:lang w:val="en-US"/>
        </w:rPr>
      </w:pPr>
      <w:r w:rsidRPr="00DA4969">
        <w:rPr>
          <w:rFonts w:cs="Times New Roman"/>
          <w:sz w:val="24"/>
          <w:szCs w:val="24"/>
          <w:lang w:val="en-US"/>
        </w:rPr>
        <w:t>Precipitation: mean, within and between year variance, predictability during the whole year;</w:t>
      </w:r>
    </w:p>
    <w:p w14:paraId="0A7F40D2" w14:textId="77777777" w:rsidR="00D62E24" w:rsidRPr="00DA4969" w:rsidRDefault="00D62E24" w:rsidP="00F51BE6">
      <w:pPr>
        <w:pStyle w:val="ListParagraph"/>
        <w:numPr>
          <w:ilvl w:val="0"/>
          <w:numId w:val="2"/>
        </w:numPr>
        <w:spacing w:line="480" w:lineRule="auto"/>
        <w:rPr>
          <w:rFonts w:cs="Times New Roman"/>
          <w:sz w:val="24"/>
          <w:szCs w:val="24"/>
          <w:lang w:val="en-US"/>
        </w:rPr>
      </w:pPr>
      <w:r w:rsidRPr="00DA4969">
        <w:rPr>
          <w:rFonts w:cs="Times New Roman"/>
          <w:sz w:val="24"/>
          <w:szCs w:val="24"/>
          <w:lang w:val="en-US"/>
        </w:rPr>
        <w:t>Precipitation: mean, within and between year variance during the MGS only;</w:t>
      </w:r>
    </w:p>
    <w:p w14:paraId="4EE666AB" w14:textId="77777777" w:rsidR="00D62E24" w:rsidRPr="00DA4969" w:rsidRDefault="00D62E24" w:rsidP="00F51BE6">
      <w:pPr>
        <w:pStyle w:val="ListParagraph"/>
        <w:numPr>
          <w:ilvl w:val="0"/>
          <w:numId w:val="2"/>
        </w:numPr>
        <w:spacing w:line="480" w:lineRule="auto"/>
        <w:rPr>
          <w:rFonts w:cs="Times New Roman"/>
          <w:sz w:val="24"/>
          <w:szCs w:val="24"/>
          <w:lang w:val="en-US"/>
        </w:rPr>
      </w:pPr>
      <w:r w:rsidRPr="00DA4969">
        <w:rPr>
          <w:rFonts w:cs="Times New Roman"/>
          <w:sz w:val="24"/>
          <w:szCs w:val="24"/>
          <w:lang w:val="en-US"/>
        </w:rPr>
        <w:t>Temperature: mean, within and between year variance, predictability during the whole year;</w:t>
      </w:r>
    </w:p>
    <w:p w14:paraId="77FD98AB" w14:textId="77777777" w:rsidR="00D62E24" w:rsidRPr="00DA4969" w:rsidRDefault="00D62E24" w:rsidP="00F51BE6">
      <w:pPr>
        <w:pStyle w:val="ListParagraph"/>
        <w:numPr>
          <w:ilvl w:val="0"/>
          <w:numId w:val="2"/>
        </w:numPr>
        <w:spacing w:line="480" w:lineRule="auto"/>
        <w:rPr>
          <w:rFonts w:cs="Times New Roman"/>
          <w:sz w:val="24"/>
          <w:szCs w:val="24"/>
          <w:lang w:val="en-US"/>
        </w:rPr>
      </w:pPr>
      <w:r w:rsidRPr="00DA4969">
        <w:rPr>
          <w:rFonts w:cs="Times New Roman"/>
          <w:sz w:val="24"/>
          <w:szCs w:val="24"/>
          <w:lang w:val="en-US"/>
        </w:rPr>
        <w:t>Temperature: mean, within and between year variance during the MGS only;</w:t>
      </w:r>
    </w:p>
    <w:p w14:paraId="56D6BD33" w14:textId="77777777" w:rsidR="00D62E24" w:rsidRPr="00DA4969" w:rsidRDefault="00D62E24" w:rsidP="00F51BE6">
      <w:pPr>
        <w:pStyle w:val="ListParagraph"/>
        <w:numPr>
          <w:ilvl w:val="0"/>
          <w:numId w:val="2"/>
        </w:numPr>
        <w:spacing w:line="480" w:lineRule="auto"/>
        <w:rPr>
          <w:rFonts w:cs="Times New Roman"/>
          <w:sz w:val="24"/>
          <w:szCs w:val="24"/>
          <w:lang w:val="en-US"/>
        </w:rPr>
      </w:pPr>
      <w:r w:rsidRPr="00DA4969">
        <w:rPr>
          <w:rFonts w:cs="Times New Roman"/>
          <w:sz w:val="24"/>
          <w:szCs w:val="24"/>
          <w:lang w:val="en-US"/>
        </w:rPr>
        <w:t xml:space="preserve">Net primary productivity (NPP): mean, variance, predictability during the whole year; </w:t>
      </w:r>
    </w:p>
    <w:p w14:paraId="072528B8" w14:textId="77777777" w:rsidR="00D62E24" w:rsidRPr="00DA4969" w:rsidRDefault="00D62E24" w:rsidP="00F51BE6">
      <w:pPr>
        <w:pStyle w:val="ListParagraph"/>
        <w:numPr>
          <w:ilvl w:val="0"/>
          <w:numId w:val="2"/>
        </w:numPr>
        <w:spacing w:line="480" w:lineRule="auto"/>
        <w:rPr>
          <w:rFonts w:cs="Times New Roman"/>
          <w:sz w:val="24"/>
          <w:szCs w:val="24"/>
          <w:lang w:val="en-US"/>
        </w:rPr>
      </w:pPr>
      <w:r w:rsidRPr="00DA4969">
        <w:rPr>
          <w:rFonts w:cs="Times New Roman"/>
          <w:sz w:val="24"/>
          <w:szCs w:val="24"/>
          <w:lang w:val="en-US"/>
        </w:rPr>
        <w:t>NPP: mean, within and between year variance, predictability during the MGS only;</w:t>
      </w:r>
    </w:p>
    <w:p w14:paraId="3797D07E" w14:textId="77777777" w:rsidR="00D62E24" w:rsidRPr="00DA4969" w:rsidRDefault="00D62E24" w:rsidP="00F51BE6">
      <w:pPr>
        <w:pStyle w:val="ListParagraph"/>
        <w:numPr>
          <w:ilvl w:val="0"/>
          <w:numId w:val="2"/>
        </w:numPr>
        <w:spacing w:line="480" w:lineRule="auto"/>
        <w:rPr>
          <w:rFonts w:cs="Times New Roman"/>
          <w:sz w:val="24"/>
          <w:szCs w:val="24"/>
          <w:lang w:val="en-US"/>
        </w:rPr>
      </w:pPr>
      <w:r w:rsidRPr="00DA4969">
        <w:rPr>
          <w:rFonts w:cs="Times New Roman"/>
          <w:sz w:val="24"/>
          <w:szCs w:val="24"/>
          <w:lang w:val="en-US"/>
        </w:rPr>
        <w:t>Mean growing season length;</w:t>
      </w:r>
    </w:p>
    <w:p w14:paraId="56264DB6" w14:textId="010A73BA" w:rsidR="00D62E24" w:rsidRPr="00DA4969" w:rsidRDefault="00D62E24" w:rsidP="00F51BE6">
      <w:pPr>
        <w:pStyle w:val="ListParagraph"/>
        <w:numPr>
          <w:ilvl w:val="0"/>
          <w:numId w:val="2"/>
        </w:numPr>
        <w:spacing w:line="480" w:lineRule="auto"/>
        <w:rPr>
          <w:rFonts w:cs="Times New Roman"/>
          <w:sz w:val="24"/>
          <w:szCs w:val="24"/>
          <w:lang w:val="en-US"/>
        </w:rPr>
      </w:pPr>
      <w:r w:rsidRPr="00DA4969">
        <w:rPr>
          <w:rFonts w:cs="Times New Roman"/>
          <w:sz w:val="24"/>
          <w:szCs w:val="24"/>
          <w:lang w:val="en-US"/>
        </w:rPr>
        <w:t>Habitat heterogeneity (according to</w:t>
      </w:r>
      <w:r w:rsidR="00104944" w:rsidRPr="00DA4969">
        <w:rPr>
          <w:rFonts w:cs="Times New Roman"/>
          <w:sz w:val="24"/>
          <w:szCs w:val="24"/>
          <w:lang w:val="en-US"/>
        </w:rPr>
        <w:t xml:space="preserve">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Botero&lt;/Author&gt;&lt;Year&gt;2014&lt;/Year&gt;&lt;RecNum&gt;3677&lt;/RecNum&gt;&lt;DisplayText&gt;[59]&lt;/DisplayText&gt;&lt;record&gt;&lt;rec-number&gt;3677&lt;/rec-number&gt;&lt;foreign-keys&gt;&lt;key app="EN" db-id="e0zefwt5sspzt8ept9axw55ixstzdtextd5w" timestamp="1435843948"&gt;3677&lt;/key&gt;&lt;/foreign-keys&gt;&lt;ref-type name="Journal Article"&gt;17&lt;/ref-type&gt;&lt;contributors&gt;&lt;authors&gt;&lt;author&gt;Botero, Carlos A&lt;/author&gt;&lt;author&gt;Dor, Roi&lt;/author&gt;&lt;author&gt;McCain, Christy M&lt;/author&gt;&lt;author&gt;Safran, Rebecca J&lt;/author&gt;&lt;/authors&gt;&lt;/contributors&gt;&lt;titles&gt;&lt;title&gt;Environmental harshness is positively correlated with intraspecific divergence in mammals and birds&lt;/title&gt;&lt;secondary-title&gt;Molecular ecology&lt;/secondary-title&gt;&lt;/titles&gt;&lt;periodical&gt;&lt;full-title&gt;Molecular Ecology&lt;/full-title&gt;&lt;/periodical&gt;&lt;pages&gt;259-268&lt;/pages&gt;&lt;volume&gt;23&lt;/volume&gt;&lt;number&gt;2&lt;/number&gt;&lt;dates&gt;&lt;year&gt;2014&lt;/year&gt;&lt;/dates&gt;&lt;isbn&gt;1365-294X&lt;/isbn&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59]</w:t>
      </w:r>
      <w:r w:rsidRPr="00DA4969">
        <w:rPr>
          <w:rFonts w:cs="Times New Roman"/>
          <w:sz w:val="24"/>
          <w:szCs w:val="24"/>
          <w:lang w:val="en-US"/>
        </w:rPr>
        <w:fldChar w:fldCharType="end"/>
      </w:r>
      <w:r w:rsidRPr="00DA4969">
        <w:rPr>
          <w:rFonts w:cs="Times New Roman"/>
          <w:sz w:val="24"/>
          <w:szCs w:val="24"/>
          <w:lang w:val="en-US"/>
        </w:rPr>
        <w:t xml:space="preserve">). </w:t>
      </w:r>
    </w:p>
    <w:p w14:paraId="16801417" w14:textId="77777777" w:rsidR="00D62E24" w:rsidRPr="00DA4969" w:rsidRDefault="00D62E24" w:rsidP="00F51BE6">
      <w:pPr>
        <w:spacing w:line="480" w:lineRule="auto"/>
        <w:contextualSpacing/>
        <w:rPr>
          <w:rFonts w:cs="Times New Roman"/>
          <w:sz w:val="24"/>
          <w:szCs w:val="24"/>
          <w:lang w:val="en-US"/>
        </w:rPr>
      </w:pPr>
    </w:p>
    <w:p w14:paraId="4A8F6915" w14:textId="77777777" w:rsidR="00D62E24" w:rsidRPr="00DA4969" w:rsidRDefault="00D62E24" w:rsidP="00F51BE6">
      <w:pPr>
        <w:spacing w:line="480" w:lineRule="auto"/>
        <w:contextualSpacing/>
        <w:rPr>
          <w:rFonts w:cs="Times New Roman"/>
          <w:b/>
          <w:sz w:val="24"/>
          <w:szCs w:val="24"/>
          <w:u w:val="single"/>
          <w:lang w:val="en-US"/>
        </w:rPr>
      </w:pPr>
      <w:r w:rsidRPr="00DA4969">
        <w:rPr>
          <w:rFonts w:cs="Times New Roman"/>
          <w:b/>
          <w:sz w:val="24"/>
          <w:szCs w:val="24"/>
          <w:u w:val="single"/>
          <w:lang w:val="en-US"/>
        </w:rPr>
        <w:t>Statistical procedures</w:t>
      </w:r>
    </w:p>
    <w:p w14:paraId="7ABF2357" w14:textId="4D74664C" w:rsidR="00D62E24" w:rsidRPr="00DA4969" w:rsidRDefault="00D62E24" w:rsidP="00F51BE6">
      <w:pPr>
        <w:spacing w:line="480" w:lineRule="auto"/>
        <w:contextualSpacing/>
        <w:rPr>
          <w:rFonts w:cs="Times New Roman"/>
          <w:sz w:val="24"/>
          <w:szCs w:val="24"/>
          <w:lang w:val="en-US"/>
        </w:rPr>
      </w:pPr>
      <w:r w:rsidRPr="00DA4969">
        <w:rPr>
          <w:rFonts w:cs="Times New Roman"/>
          <w:sz w:val="24"/>
          <w:szCs w:val="24"/>
          <w:lang w:val="en-US"/>
        </w:rPr>
        <w:t xml:space="preserve">We performed all statistical procedures in R version 3.1.0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R Developement Core Team&lt;/Author&gt;&lt;Year&gt;2013&lt;/Year&gt;&lt;RecNum&gt;3347&lt;/RecNum&gt;&lt;DisplayText&gt;[60]&lt;/DisplayText&gt;&lt;record&gt;&lt;rec-number&gt;3347&lt;/rec-number&gt;&lt;foreign-keys&gt;&lt;key app="EN" db-id="e0zefwt5sspzt8ept9axw55ixstzdtextd5w" timestamp="1382957905"&gt;3347&lt;/key&gt;&lt;/foreign-keys&gt;&lt;ref-type name="Report"&gt;27&lt;/ref-type&gt;&lt;contributors&gt;&lt;authors&gt;&lt;author&gt;R Developement Core Team,&lt;/author&gt;&lt;/authors&gt;&lt;/contributors&gt;&lt;titles&gt;&lt;title&gt;R: A language and environment for statistical computing&lt;/title&gt;&lt;/titles&gt;&lt;dates&gt;&lt;year&gt;2013&lt;/year&gt;&lt;/dates&gt;&lt;publisher&gt;ISBN 3-900051-07-0. R Foundation for Statistical Computing. Vienna, Austria, 2013. url: http://www.R-project.org&lt;/publisher&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60]</w:t>
      </w:r>
      <w:r w:rsidRPr="00DA4969">
        <w:rPr>
          <w:rFonts w:cs="Times New Roman"/>
          <w:sz w:val="24"/>
          <w:szCs w:val="24"/>
          <w:lang w:val="en-US"/>
        </w:rPr>
        <w:fldChar w:fldCharType="end"/>
      </w:r>
      <w:r w:rsidRPr="00DA4969">
        <w:rPr>
          <w:rFonts w:cs="Times New Roman"/>
          <w:sz w:val="24"/>
          <w:szCs w:val="24"/>
          <w:lang w:val="en-US"/>
        </w:rPr>
        <w:t xml:space="preserve">. </w:t>
      </w:r>
    </w:p>
    <w:p w14:paraId="11BBC335" w14:textId="77777777" w:rsidR="00D62E24" w:rsidRPr="00DA4969" w:rsidRDefault="00D62E24" w:rsidP="00F51BE6">
      <w:pPr>
        <w:spacing w:line="480" w:lineRule="auto"/>
        <w:contextualSpacing/>
        <w:rPr>
          <w:rFonts w:cs="Times New Roman"/>
          <w:b/>
          <w:sz w:val="24"/>
          <w:szCs w:val="24"/>
          <w:lang w:val="en-US"/>
        </w:rPr>
      </w:pPr>
    </w:p>
    <w:p w14:paraId="6B3C92CE" w14:textId="77777777" w:rsidR="00D62E24" w:rsidRPr="00DA4969" w:rsidRDefault="00D62E24" w:rsidP="00F51BE6">
      <w:pPr>
        <w:spacing w:line="480" w:lineRule="auto"/>
        <w:contextualSpacing/>
        <w:rPr>
          <w:rFonts w:eastAsia="MS Mincho" w:cs="Times New Roman"/>
          <w:sz w:val="24"/>
          <w:szCs w:val="24"/>
          <w:lang w:val="en-US"/>
        </w:rPr>
      </w:pPr>
      <w:r w:rsidRPr="00DA4969">
        <w:rPr>
          <w:rFonts w:eastAsia="MS Mincho" w:cs="Times New Roman"/>
          <w:b/>
          <w:sz w:val="24"/>
          <w:szCs w:val="24"/>
          <w:lang w:val="en-US"/>
        </w:rPr>
        <w:t>Ancestral state estimation</w:t>
      </w:r>
    </w:p>
    <w:p w14:paraId="0DD8DEC7" w14:textId="3A21929E" w:rsidR="00D62E24" w:rsidRDefault="00D62E24" w:rsidP="00F51BE6">
      <w:pPr>
        <w:spacing w:line="480" w:lineRule="auto"/>
        <w:contextualSpacing/>
        <w:rPr>
          <w:rFonts w:eastAsia="MS Mincho" w:cs="Times New Roman"/>
          <w:sz w:val="24"/>
          <w:szCs w:val="24"/>
          <w:lang w:val="en-US"/>
        </w:rPr>
      </w:pPr>
      <w:r w:rsidRPr="00DA4969">
        <w:rPr>
          <w:rFonts w:eastAsia="MS Mincho" w:cs="Times New Roman"/>
          <w:sz w:val="24"/>
          <w:szCs w:val="24"/>
          <w:lang w:val="en-US"/>
        </w:rPr>
        <w:t xml:space="preserve">Ancestral state estimation was performed using the </w:t>
      </w:r>
      <w:proofErr w:type="spellStart"/>
      <w:r w:rsidRPr="00DA4969">
        <w:rPr>
          <w:rFonts w:eastAsia="MS Mincho" w:cs="Times New Roman"/>
          <w:sz w:val="24"/>
          <w:szCs w:val="24"/>
          <w:lang w:val="en-US"/>
        </w:rPr>
        <w:t>MuSSE</w:t>
      </w:r>
      <w:proofErr w:type="spellEnd"/>
      <w:r w:rsidRPr="00DA4969">
        <w:rPr>
          <w:rFonts w:eastAsia="MS Mincho" w:cs="Times New Roman"/>
          <w:sz w:val="24"/>
          <w:szCs w:val="24"/>
          <w:lang w:val="en-US"/>
        </w:rPr>
        <w:t xml:space="preserve"> module of the </w:t>
      </w:r>
      <w:proofErr w:type="spellStart"/>
      <w:r w:rsidRPr="00DA4969">
        <w:rPr>
          <w:rFonts w:eastAsia="MS Mincho" w:cs="Times New Roman"/>
          <w:i/>
          <w:sz w:val="24"/>
          <w:szCs w:val="24"/>
          <w:lang w:val="en-US"/>
        </w:rPr>
        <w:t>diversitree</w:t>
      </w:r>
      <w:proofErr w:type="spellEnd"/>
      <w:r w:rsidRPr="00DA4969">
        <w:rPr>
          <w:rFonts w:eastAsia="MS Mincho" w:cs="Times New Roman"/>
          <w:sz w:val="24"/>
          <w:szCs w:val="24"/>
          <w:lang w:val="en-US"/>
        </w:rPr>
        <w:t xml:space="preserve"> package </w:t>
      </w:r>
      <w:r w:rsidRPr="00DA4969">
        <w:rPr>
          <w:rFonts w:eastAsia="MS Mincho" w:cs="Times New Roman"/>
          <w:sz w:val="24"/>
          <w:szCs w:val="24"/>
          <w:lang w:val="en-US"/>
        </w:rPr>
        <w:fldChar w:fldCharType="begin"/>
      </w:r>
      <w:r w:rsidR="00846F7A">
        <w:rPr>
          <w:rFonts w:eastAsia="MS Mincho" w:cs="Times New Roman"/>
          <w:sz w:val="24"/>
          <w:szCs w:val="24"/>
          <w:lang w:val="en-US"/>
        </w:rPr>
        <w:instrText xml:space="preserve"> ADDIN EN.CITE &lt;EndNote&gt;&lt;Cite&gt;&lt;Author&gt;FitzJohn&lt;/Author&gt;&lt;Year&gt;2012&lt;/Year&gt;&lt;RecNum&gt;3589&lt;/RecNum&gt;&lt;DisplayText&gt;[61]&lt;/DisplayText&gt;&lt;record&gt;&lt;rec-number&gt;3589&lt;/rec-number&gt;&lt;foreign-keys&gt;&lt;key app="EN" db-id="e0zefwt5sspzt8ept9axw55ixstzdtextd5w" timestamp="1422440260"&gt;3589&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Pr="00DA4969">
        <w:rPr>
          <w:rFonts w:eastAsia="MS Mincho" w:cs="Times New Roman"/>
          <w:sz w:val="24"/>
          <w:szCs w:val="24"/>
          <w:lang w:val="en-US"/>
        </w:rPr>
        <w:fldChar w:fldCharType="separate"/>
      </w:r>
      <w:r w:rsidR="00846F7A">
        <w:rPr>
          <w:rFonts w:eastAsia="MS Mincho" w:cs="Times New Roman"/>
          <w:noProof/>
          <w:sz w:val="24"/>
          <w:szCs w:val="24"/>
          <w:lang w:val="en-US"/>
        </w:rPr>
        <w:t>[61]</w:t>
      </w:r>
      <w:r w:rsidRPr="00DA4969">
        <w:rPr>
          <w:rFonts w:eastAsia="MS Mincho" w:cs="Times New Roman"/>
          <w:sz w:val="24"/>
          <w:szCs w:val="24"/>
          <w:lang w:val="en-US"/>
        </w:rPr>
        <w:fldChar w:fldCharType="end"/>
      </w:r>
      <w:r w:rsidRPr="00DA4969">
        <w:rPr>
          <w:rFonts w:eastAsia="MS Mincho" w:cs="Times New Roman"/>
          <w:sz w:val="24"/>
          <w:szCs w:val="24"/>
          <w:lang w:val="en-US"/>
        </w:rPr>
        <w:t xml:space="preserve"> on a consensus phylogeny estimated from a sample of 1000 phylogenetic trees </w:t>
      </w:r>
      <w:r w:rsidRPr="00DA4969">
        <w:rPr>
          <w:rFonts w:eastAsia="MS Mincho" w:cs="Times New Roman"/>
          <w:sz w:val="24"/>
          <w:szCs w:val="24"/>
          <w:lang w:val="en-US"/>
        </w:rPr>
        <w:fldChar w:fldCharType="begin"/>
      </w:r>
      <w:r w:rsidR="00846F7A">
        <w:rPr>
          <w:rFonts w:eastAsia="MS Mincho" w:cs="Times New Roman"/>
          <w:sz w:val="24"/>
          <w:szCs w:val="24"/>
          <w:lang w:val="en-US"/>
        </w:rPr>
        <w:instrText xml:space="preserve"> ADDIN EN.CITE &lt;EndNote&gt;&lt;Cite&gt;&lt;Author&gt;Jetz&lt;/Author&gt;&lt;Year&gt;2012&lt;/Year&gt;&lt;RecNum&gt;3113&lt;/RecNum&gt;&lt;DisplayText&gt;[62]&lt;/DisplayText&gt;&lt;record&gt;&lt;rec-number&gt;3113&lt;/rec-number&gt;&lt;foreign-keys&gt;&lt;key app="EN" db-id="e0zefwt5sspzt8ept9axw55ixstzdtextd5w" timestamp="1364308678"&gt;3113&lt;/key&gt;&lt;/foreign-keys&gt;&lt;ref-type name="Journal Article"&gt;17&lt;/ref-type&gt;&lt;contributors&gt;&lt;authors&gt;&lt;author&gt;Jetz, W.&lt;/author&gt;&lt;author&gt;Thomas, G. H.&lt;/author&gt;&lt;author&gt;Joy, J. B.&lt;/author&gt;&lt;author&gt;Hartmann, K.&lt;/author&gt;&lt;author&gt;Mooers, A. O.&lt;/author&gt;&lt;/authors&gt;&lt;/contributors&gt;&lt;titles&gt;&lt;title&gt;The global diversity of birds in space and time&lt;/title&gt;&lt;secondary-title&gt;Nature&lt;/secondary-title&gt;&lt;/titles&gt;&lt;periodical&gt;&lt;full-title&gt;Nature&lt;/full-title&gt;&lt;/periodical&gt;&lt;pages&gt;444-448&lt;/pages&gt;&lt;volume&gt;491&lt;/volume&gt;&lt;number&gt;7424&lt;/number&gt;&lt;dates&gt;&lt;year&gt;2012&lt;/year&gt;&lt;/dates&gt;&lt;isbn&gt;0028-0836&lt;/isbn&gt;&lt;urls&gt;&lt;related-urls&gt;&lt;url&gt;http://dx.doi.org/10.1038/nature11631&lt;/url&gt;&lt;/related-urls&gt;&lt;/urls&gt;&lt;electronic-resource-num&gt;10.1038/nature11631&lt;/electronic-resource-num&gt;&lt;/record&gt;&lt;/Cite&gt;&lt;/EndNote&gt;</w:instrText>
      </w:r>
      <w:r w:rsidRPr="00DA4969">
        <w:rPr>
          <w:rFonts w:eastAsia="MS Mincho" w:cs="Times New Roman"/>
          <w:sz w:val="24"/>
          <w:szCs w:val="24"/>
          <w:lang w:val="en-US"/>
        </w:rPr>
        <w:fldChar w:fldCharType="separate"/>
      </w:r>
      <w:r w:rsidR="00846F7A">
        <w:rPr>
          <w:rFonts w:eastAsia="MS Mincho" w:cs="Times New Roman"/>
          <w:noProof/>
          <w:sz w:val="24"/>
          <w:szCs w:val="24"/>
          <w:lang w:val="en-US"/>
        </w:rPr>
        <w:t>[62]</w:t>
      </w:r>
      <w:r w:rsidRPr="00DA4969">
        <w:rPr>
          <w:rFonts w:eastAsia="MS Mincho" w:cs="Times New Roman"/>
          <w:sz w:val="24"/>
          <w:szCs w:val="24"/>
          <w:lang w:val="en-US"/>
        </w:rPr>
        <w:fldChar w:fldCharType="end"/>
      </w:r>
      <w:r w:rsidRPr="00DA4969">
        <w:rPr>
          <w:rFonts w:eastAsia="MS Mincho" w:cs="Times New Roman"/>
          <w:sz w:val="24"/>
          <w:szCs w:val="24"/>
          <w:lang w:val="en-US"/>
        </w:rPr>
        <w:t xml:space="preserve"> with the maximum parsimony matrix method. We performed this analysis based on the three </w:t>
      </w:r>
      <w:r w:rsidR="00E573B7">
        <w:rPr>
          <w:rFonts w:eastAsia="MS Mincho" w:cs="Times New Roman"/>
          <w:sz w:val="24"/>
          <w:szCs w:val="24"/>
          <w:lang w:val="en-US"/>
        </w:rPr>
        <w:t>social systems</w:t>
      </w:r>
      <w:r w:rsidRPr="00DA4969">
        <w:rPr>
          <w:rFonts w:eastAsia="MS Mincho" w:cs="Times New Roman"/>
          <w:sz w:val="24"/>
          <w:szCs w:val="24"/>
          <w:lang w:val="en-US"/>
        </w:rPr>
        <w:t xml:space="preserve"> and assuming that all transitions between trait states were possible. </w:t>
      </w:r>
      <w:proofErr w:type="spellStart"/>
      <w:r w:rsidRPr="00DA4969">
        <w:rPr>
          <w:rFonts w:eastAsia="MS Mincho" w:cs="Times New Roman"/>
          <w:sz w:val="24"/>
          <w:szCs w:val="24"/>
          <w:lang w:val="en-US"/>
        </w:rPr>
        <w:t>MuSSE</w:t>
      </w:r>
      <w:proofErr w:type="spellEnd"/>
      <w:r w:rsidRPr="00DA4969">
        <w:rPr>
          <w:rFonts w:eastAsia="MS Mincho" w:cs="Times New Roman"/>
          <w:sz w:val="24"/>
          <w:szCs w:val="24"/>
          <w:lang w:val="en-US"/>
        </w:rPr>
        <w:t xml:space="preserve"> models the </w:t>
      </w:r>
      <w:r w:rsidRPr="00DA4969">
        <w:rPr>
          <w:rFonts w:eastAsia="MS Mincho" w:cs="Times New Roman"/>
          <w:sz w:val="24"/>
          <w:szCs w:val="24"/>
          <w:lang w:val="en-US"/>
        </w:rPr>
        <w:lastRenderedPageBreak/>
        <w:t xml:space="preserve">evolution of a categorical trait using a continuous-time Markov process </w:t>
      </w:r>
      <w:r w:rsidRPr="00DA4969">
        <w:rPr>
          <w:rFonts w:eastAsia="MS Mincho" w:cs="Times New Roman"/>
          <w:sz w:val="24"/>
          <w:szCs w:val="24"/>
          <w:lang w:val="en-US"/>
        </w:rPr>
        <w:fldChar w:fldCharType="begin"/>
      </w:r>
      <w:r w:rsidR="00846F7A">
        <w:rPr>
          <w:rFonts w:eastAsia="MS Mincho" w:cs="Times New Roman"/>
          <w:sz w:val="24"/>
          <w:szCs w:val="24"/>
          <w:lang w:val="en-US"/>
        </w:rPr>
        <w:instrText xml:space="preserve"> ADDIN EN.CITE &lt;EndNote&gt;&lt;Cite&gt;&lt;Author&gt;FitzJohn&lt;/Author&gt;&lt;Year&gt;2012&lt;/Year&gt;&lt;RecNum&gt;3589&lt;/RecNum&gt;&lt;DisplayText&gt;[61]&lt;/DisplayText&gt;&lt;record&gt;&lt;rec-number&gt;3589&lt;/rec-number&gt;&lt;foreign-keys&gt;&lt;key app="EN" db-id="e0zefwt5sspzt8ept9axw55ixstzdtextd5w" timestamp="1422440260"&gt;3589&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Pr="00DA4969">
        <w:rPr>
          <w:rFonts w:eastAsia="MS Mincho" w:cs="Times New Roman"/>
          <w:sz w:val="24"/>
          <w:szCs w:val="24"/>
          <w:lang w:val="en-US"/>
        </w:rPr>
        <w:fldChar w:fldCharType="separate"/>
      </w:r>
      <w:r w:rsidR="00846F7A">
        <w:rPr>
          <w:rFonts w:eastAsia="MS Mincho" w:cs="Times New Roman"/>
          <w:noProof/>
          <w:sz w:val="24"/>
          <w:szCs w:val="24"/>
          <w:lang w:val="en-US"/>
        </w:rPr>
        <w:t>[61]</w:t>
      </w:r>
      <w:r w:rsidRPr="00DA4969">
        <w:rPr>
          <w:rFonts w:eastAsia="MS Mincho" w:cs="Times New Roman"/>
          <w:sz w:val="24"/>
          <w:szCs w:val="24"/>
          <w:lang w:val="en-US"/>
        </w:rPr>
        <w:fldChar w:fldCharType="end"/>
      </w:r>
      <w:r w:rsidRPr="00DA4969">
        <w:rPr>
          <w:rFonts w:eastAsia="MS Mincho" w:cs="Times New Roman"/>
          <w:sz w:val="24"/>
          <w:szCs w:val="24"/>
          <w:lang w:val="en-US"/>
        </w:rPr>
        <w:t xml:space="preserve">, estimating relevant transition rates between pairs of trait states. In order to test hypotheses related to the pattern of transitions between social system states, we fitted a series of </w:t>
      </w:r>
      <w:proofErr w:type="spellStart"/>
      <w:r w:rsidRPr="00DA4969">
        <w:rPr>
          <w:rFonts w:eastAsia="MS Mincho" w:cs="Times New Roman"/>
          <w:sz w:val="24"/>
          <w:szCs w:val="24"/>
          <w:lang w:val="en-US"/>
        </w:rPr>
        <w:t>MuSSE</w:t>
      </w:r>
      <w:proofErr w:type="spellEnd"/>
      <w:r w:rsidRPr="00DA4969">
        <w:rPr>
          <w:rFonts w:eastAsia="MS Mincho" w:cs="Times New Roman"/>
          <w:sz w:val="24"/>
          <w:szCs w:val="24"/>
          <w:lang w:val="en-US"/>
        </w:rPr>
        <w:t xml:space="preserve"> models fixing relevant transition rates to zero or fixing them to be symmetrical (i.e. forward and backward transitions occur at equal rates). We defined all possible combinations of constraints of all six transition rates and ordered resulting models according to their AIC values </w:t>
      </w:r>
      <w:r w:rsidRPr="00DA4969">
        <w:rPr>
          <w:rFonts w:eastAsia="MS Mincho" w:cs="Times New Roman"/>
          <w:sz w:val="24"/>
          <w:szCs w:val="24"/>
          <w:lang w:val="en-US"/>
        </w:rPr>
        <w:fldChar w:fldCharType="begin"/>
      </w:r>
      <w:r w:rsidR="00846F7A">
        <w:rPr>
          <w:rFonts w:eastAsia="MS Mincho" w:cs="Times New Roman"/>
          <w:sz w:val="24"/>
          <w:szCs w:val="24"/>
          <w:lang w:val="en-US"/>
        </w:rPr>
        <w:instrText xml:space="preserve"> ADDIN EN.CITE &lt;EndNote&gt;&lt;Cite&gt;&lt;Author&gt;Akaike&lt;/Author&gt;&lt;Year&gt;1974&lt;/Year&gt;&lt;RecNum&gt;1351&lt;/RecNum&gt;&lt;DisplayText&gt;[63]&lt;/DisplayText&gt;&lt;record&gt;&lt;rec-number&gt;1351&lt;/rec-number&gt;&lt;foreign-keys&gt;&lt;key app="EN" db-id="e0zefwt5sspzt8ept9axw55ixstzdtextd5w" timestamp="0"&gt;1351&lt;/key&gt;&lt;/foreign-keys&gt;&lt;ref-type name="Journal Article"&gt;17&lt;/ref-type&gt;&lt;contributors&gt;&lt;authors&gt;&lt;author&gt;Akaike, H.&lt;/author&gt;&lt;/authors&gt;&lt;/contributors&gt;&lt;titles&gt;&lt;title&gt;New Look at Statistical-Model Identification&lt;/title&gt;&lt;secondary-title&gt;Ieee Transactions on Automatic Control&lt;/secondary-title&gt;&lt;/titles&gt;&lt;pages&gt;716-723&lt;/pages&gt;&lt;volume&gt;AC19&lt;/volume&gt;&lt;number&gt;6&lt;/number&gt;&lt;dates&gt;&lt;year&gt;1974&lt;/year&gt;&lt;/dates&gt;&lt;isbn&gt;0018-9286&lt;/isbn&gt;&lt;accession-num&gt;ISI:A1974U921700011&lt;/accession-num&gt;&lt;urls&gt;&lt;related-urls&gt;&lt;url&gt;&amp;lt;Go to ISI&amp;gt;://A1974U921700011 &lt;/url&gt;&lt;/related-urls&gt;&lt;/urls&gt;&lt;/record&gt;&lt;/Cite&gt;&lt;/EndNote&gt;</w:instrText>
      </w:r>
      <w:r w:rsidRPr="00DA4969">
        <w:rPr>
          <w:rFonts w:eastAsia="MS Mincho" w:cs="Times New Roman"/>
          <w:sz w:val="24"/>
          <w:szCs w:val="24"/>
          <w:lang w:val="en-US"/>
        </w:rPr>
        <w:fldChar w:fldCharType="separate"/>
      </w:r>
      <w:r w:rsidR="00846F7A">
        <w:rPr>
          <w:rFonts w:eastAsia="MS Mincho" w:cs="Times New Roman"/>
          <w:noProof/>
          <w:sz w:val="24"/>
          <w:szCs w:val="24"/>
          <w:lang w:val="en-US"/>
        </w:rPr>
        <w:t>[63]</w:t>
      </w:r>
      <w:r w:rsidRPr="00DA4969">
        <w:rPr>
          <w:rFonts w:eastAsia="MS Mincho" w:cs="Times New Roman"/>
          <w:sz w:val="24"/>
          <w:szCs w:val="24"/>
          <w:lang w:val="en-US"/>
        </w:rPr>
        <w:fldChar w:fldCharType="end"/>
      </w:r>
      <w:r w:rsidRPr="00DA4969">
        <w:rPr>
          <w:rFonts w:eastAsia="MS Mincho" w:cs="Times New Roman"/>
          <w:sz w:val="24"/>
          <w:szCs w:val="24"/>
          <w:lang w:val="en-US"/>
        </w:rPr>
        <w:t xml:space="preserve">. The model with the lowest AIC value was considered as the best model explaining the evolution of social systems, and was used to generate the estimates of ancestral states across the tree using the stochastic mapping technique, as implemented in the </w:t>
      </w:r>
      <w:proofErr w:type="spellStart"/>
      <w:r w:rsidR="002C4024">
        <w:rPr>
          <w:rFonts w:eastAsia="MS Mincho" w:cs="Times New Roman"/>
          <w:sz w:val="24"/>
          <w:szCs w:val="24"/>
          <w:lang w:val="en-US"/>
        </w:rPr>
        <w:t>P</w:t>
      </w:r>
      <w:r w:rsidRPr="002C4024">
        <w:rPr>
          <w:rFonts w:eastAsia="MS Mincho" w:cs="Times New Roman"/>
          <w:sz w:val="24"/>
          <w:szCs w:val="24"/>
          <w:lang w:val="en-US"/>
        </w:rPr>
        <w:t>hytools</w:t>
      </w:r>
      <w:proofErr w:type="spellEnd"/>
      <w:r w:rsidRPr="00DA4969">
        <w:rPr>
          <w:rFonts w:eastAsia="MS Mincho" w:cs="Times New Roman"/>
          <w:i/>
          <w:sz w:val="24"/>
          <w:szCs w:val="24"/>
          <w:lang w:val="en-US"/>
        </w:rPr>
        <w:t xml:space="preserve"> </w:t>
      </w:r>
      <w:r w:rsidRPr="00DA4969">
        <w:rPr>
          <w:rFonts w:eastAsia="MS Mincho" w:cs="Times New Roman"/>
          <w:sz w:val="24"/>
          <w:szCs w:val="24"/>
          <w:lang w:val="en-US"/>
        </w:rPr>
        <w:t>package</w:t>
      </w:r>
      <w:r w:rsidR="004D329D">
        <w:rPr>
          <w:rFonts w:eastAsia="MS Mincho" w:cs="Times New Roman"/>
          <w:sz w:val="24"/>
          <w:szCs w:val="24"/>
          <w:lang w:val="en-US"/>
        </w:rPr>
        <w:t xml:space="preserve"> </w:t>
      </w:r>
      <w:r w:rsidR="001327EF">
        <w:rPr>
          <w:rFonts w:eastAsia="MS Mincho" w:cs="Times New Roman"/>
          <w:sz w:val="24"/>
          <w:szCs w:val="24"/>
          <w:lang w:val="en-US"/>
        </w:rPr>
        <w:fldChar w:fldCharType="begin"/>
      </w:r>
      <w:r w:rsidR="00846F7A">
        <w:rPr>
          <w:rFonts w:eastAsia="MS Mincho" w:cs="Times New Roman"/>
          <w:sz w:val="24"/>
          <w:szCs w:val="24"/>
          <w:lang w:val="en-US"/>
        </w:rPr>
        <w:instrText xml:space="preserve"> ADDIN EN.CITE &lt;EndNote&gt;&lt;Cite&gt;&lt;Author&gt;Revell&lt;/Author&gt;&lt;Year&gt;2012&lt;/Year&gt;&lt;RecNum&gt;3847&lt;/RecNum&gt;&lt;DisplayText&gt;[64]&lt;/DisplayText&gt;&lt;record&gt;&lt;rec-number&gt;3847&lt;/rec-number&gt;&lt;foreign-keys&gt;&lt;key app="EN" db-id="e0zefwt5sspzt8ept9axw55ixstzdtextd5w" timestamp="1467720389"&gt;3847&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1327EF">
        <w:rPr>
          <w:rFonts w:eastAsia="MS Mincho" w:cs="Times New Roman"/>
          <w:sz w:val="24"/>
          <w:szCs w:val="24"/>
          <w:lang w:val="en-US"/>
        </w:rPr>
        <w:fldChar w:fldCharType="separate"/>
      </w:r>
      <w:r w:rsidR="00846F7A">
        <w:rPr>
          <w:rFonts w:eastAsia="MS Mincho" w:cs="Times New Roman"/>
          <w:noProof/>
          <w:sz w:val="24"/>
          <w:szCs w:val="24"/>
          <w:lang w:val="en-US"/>
        </w:rPr>
        <w:t>[64]</w:t>
      </w:r>
      <w:r w:rsidR="001327EF">
        <w:rPr>
          <w:rFonts w:eastAsia="MS Mincho" w:cs="Times New Roman"/>
          <w:sz w:val="24"/>
          <w:szCs w:val="24"/>
          <w:lang w:val="en-US"/>
        </w:rPr>
        <w:fldChar w:fldCharType="end"/>
      </w:r>
      <w:r w:rsidRPr="00DA4969">
        <w:rPr>
          <w:rFonts w:eastAsia="MS Mincho" w:cs="Times New Roman"/>
          <w:sz w:val="24"/>
          <w:szCs w:val="24"/>
          <w:lang w:val="en-US"/>
        </w:rPr>
        <w:t>.</w:t>
      </w:r>
      <w:r w:rsidR="006429A4">
        <w:rPr>
          <w:rFonts w:eastAsia="MS Mincho" w:cs="Times New Roman"/>
          <w:sz w:val="24"/>
          <w:szCs w:val="24"/>
          <w:lang w:val="en-US"/>
        </w:rPr>
        <w:t xml:space="preserve"> </w:t>
      </w:r>
    </w:p>
    <w:p w14:paraId="42D727D0" w14:textId="1D612D46" w:rsidR="006429A4" w:rsidRDefault="006429A4" w:rsidP="00F51BE6">
      <w:pPr>
        <w:spacing w:line="480" w:lineRule="auto"/>
        <w:contextualSpacing/>
        <w:rPr>
          <w:rFonts w:eastAsia="MS Mincho" w:cs="Times New Roman"/>
          <w:sz w:val="24"/>
          <w:szCs w:val="24"/>
          <w:lang w:val="en-US"/>
        </w:rPr>
      </w:pPr>
    </w:p>
    <w:p w14:paraId="7F908B08" w14:textId="19190183" w:rsidR="006429A4" w:rsidRPr="00F01D22" w:rsidRDefault="00F01D22" w:rsidP="00F01D22">
      <w:pPr>
        <w:spacing w:line="480" w:lineRule="auto"/>
        <w:contextualSpacing/>
        <w:rPr>
          <w:rFonts w:eastAsia="MS Mincho" w:cs="Times New Roman"/>
          <w:sz w:val="24"/>
          <w:szCs w:val="24"/>
          <w:lang w:val="en-US"/>
        </w:rPr>
      </w:pPr>
      <w:r>
        <w:rPr>
          <w:rFonts w:eastAsia="MS Mincho" w:cs="Times New Roman"/>
          <w:sz w:val="24"/>
          <w:szCs w:val="24"/>
          <w:lang w:val="en-US"/>
        </w:rPr>
        <w:t xml:space="preserve">Given that the different social systems may influence the speciation and extinction rate, </w:t>
      </w:r>
      <w:r w:rsidR="006429A4">
        <w:rPr>
          <w:rFonts w:eastAsia="MS Mincho" w:cs="Times New Roman"/>
          <w:sz w:val="24"/>
          <w:szCs w:val="24"/>
          <w:lang w:val="en-US"/>
        </w:rPr>
        <w:t xml:space="preserve">we also fitted </w:t>
      </w:r>
      <w:r>
        <w:rPr>
          <w:rFonts w:eastAsia="MS Mincho" w:cs="Times New Roman"/>
          <w:sz w:val="24"/>
          <w:szCs w:val="24"/>
          <w:lang w:val="en-US"/>
        </w:rPr>
        <w:t xml:space="preserve">a series of </w:t>
      </w:r>
      <w:proofErr w:type="spellStart"/>
      <w:r>
        <w:rPr>
          <w:rFonts w:eastAsia="MS Mincho" w:cs="Times New Roman"/>
          <w:sz w:val="24"/>
          <w:szCs w:val="24"/>
          <w:lang w:val="en-US"/>
        </w:rPr>
        <w:t>MuSSE</w:t>
      </w:r>
      <w:proofErr w:type="spellEnd"/>
      <w:r>
        <w:rPr>
          <w:rFonts w:eastAsia="MS Mincho" w:cs="Times New Roman"/>
          <w:sz w:val="24"/>
          <w:szCs w:val="24"/>
          <w:lang w:val="en-US"/>
        </w:rPr>
        <w:t xml:space="preserve"> models </w:t>
      </w:r>
      <w:r w:rsidRPr="00F01D22">
        <w:rPr>
          <w:rFonts w:eastAsia="MS Mincho" w:cs="Times New Roman"/>
          <w:sz w:val="24"/>
          <w:szCs w:val="24"/>
          <w:lang w:val="en-US"/>
        </w:rPr>
        <w:t xml:space="preserve">which speciation and extinction rates </w:t>
      </w:r>
      <w:proofErr w:type="gramStart"/>
      <w:r w:rsidRPr="00F01D22">
        <w:rPr>
          <w:rFonts w:eastAsia="MS Mincho" w:cs="Times New Roman"/>
          <w:sz w:val="24"/>
          <w:szCs w:val="24"/>
          <w:lang w:val="en-US"/>
        </w:rPr>
        <w:t>were allowed</w:t>
      </w:r>
      <w:proofErr w:type="gramEnd"/>
      <w:r w:rsidRPr="00F01D22">
        <w:rPr>
          <w:rFonts w:eastAsia="MS Mincho" w:cs="Times New Roman"/>
          <w:sz w:val="24"/>
          <w:szCs w:val="24"/>
          <w:lang w:val="en-US"/>
        </w:rPr>
        <w:t xml:space="preserve"> to vary across breeding modes.</w:t>
      </w:r>
      <w:r>
        <w:rPr>
          <w:rFonts w:eastAsia="MS Mincho" w:cs="Times New Roman"/>
          <w:sz w:val="24"/>
          <w:szCs w:val="24"/>
          <w:lang w:val="en-US"/>
        </w:rPr>
        <w:t xml:space="preserve"> </w:t>
      </w:r>
      <w:r w:rsidR="006700C0" w:rsidRPr="006700C0">
        <w:rPr>
          <w:rFonts w:eastAsia="MS Mincho" w:cs="Times New Roman"/>
          <w:sz w:val="24"/>
          <w:szCs w:val="24"/>
          <w:lang w:val="en-US"/>
        </w:rPr>
        <w:t xml:space="preserve">These models yielded the same qualitative results as </w:t>
      </w:r>
      <w:r w:rsidR="00563B6D">
        <w:rPr>
          <w:rFonts w:eastAsia="MS Mincho" w:cs="Times New Roman"/>
          <w:sz w:val="24"/>
          <w:szCs w:val="24"/>
          <w:lang w:val="en-US"/>
        </w:rPr>
        <w:t>the main</w:t>
      </w:r>
      <w:r w:rsidR="006700C0" w:rsidRPr="006700C0">
        <w:rPr>
          <w:rFonts w:eastAsia="MS Mincho" w:cs="Times New Roman"/>
          <w:sz w:val="24"/>
          <w:szCs w:val="24"/>
          <w:lang w:val="en-US"/>
        </w:rPr>
        <w:t xml:space="preserve"> models with diversification rates fixed to be equal across breeding </w:t>
      </w:r>
      <w:r w:rsidR="006700C0" w:rsidRPr="00323CC5">
        <w:rPr>
          <w:rFonts w:eastAsia="MS Mincho" w:cs="Times New Roman"/>
          <w:sz w:val="24"/>
          <w:szCs w:val="24"/>
          <w:lang w:val="en-US"/>
        </w:rPr>
        <w:t>modes (see table S</w:t>
      </w:r>
      <w:r w:rsidR="00323CC5" w:rsidRPr="00323CC5">
        <w:rPr>
          <w:rFonts w:eastAsia="MS Mincho" w:cs="Times New Roman"/>
          <w:sz w:val="24"/>
          <w:szCs w:val="24"/>
          <w:lang w:val="en-US"/>
        </w:rPr>
        <w:t>6</w:t>
      </w:r>
      <w:r w:rsidR="006700C0" w:rsidRPr="00323CC5">
        <w:rPr>
          <w:rFonts w:eastAsia="MS Mincho" w:cs="Times New Roman"/>
          <w:sz w:val="24"/>
          <w:szCs w:val="24"/>
          <w:lang w:val="en-US"/>
        </w:rPr>
        <w:t xml:space="preserve"> for a comparison</w:t>
      </w:r>
      <w:r w:rsidR="006700C0" w:rsidRPr="006700C0">
        <w:rPr>
          <w:rFonts w:eastAsia="MS Mincho" w:cs="Times New Roman"/>
          <w:sz w:val="24"/>
          <w:szCs w:val="24"/>
          <w:lang w:val="en-US"/>
        </w:rPr>
        <w:t xml:space="preserve"> of transition rates in the two types of models). </w:t>
      </w:r>
    </w:p>
    <w:p w14:paraId="53E7282C" w14:textId="77777777" w:rsidR="00D62E24" w:rsidRPr="00DA4969" w:rsidRDefault="00D62E24" w:rsidP="00F51BE6">
      <w:pPr>
        <w:spacing w:line="480" w:lineRule="auto"/>
        <w:contextualSpacing/>
        <w:rPr>
          <w:rFonts w:cs="Times New Roman"/>
          <w:b/>
          <w:sz w:val="24"/>
          <w:szCs w:val="24"/>
          <w:lang w:val="en-US"/>
        </w:rPr>
      </w:pPr>
    </w:p>
    <w:p w14:paraId="65FCFC72" w14:textId="67E15B34" w:rsidR="00D62E24" w:rsidRPr="00DA4969" w:rsidRDefault="006878EE" w:rsidP="00F51BE6">
      <w:pPr>
        <w:spacing w:line="480" w:lineRule="auto"/>
        <w:contextualSpacing/>
        <w:rPr>
          <w:rFonts w:cs="Times New Roman"/>
          <w:b/>
          <w:sz w:val="24"/>
          <w:szCs w:val="24"/>
          <w:lang w:val="en-US"/>
        </w:rPr>
      </w:pPr>
      <w:r>
        <w:rPr>
          <w:rFonts w:cs="Times New Roman"/>
          <w:b/>
          <w:sz w:val="24"/>
          <w:szCs w:val="24"/>
          <w:lang w:val="en-US"/>
        </w:rPr>
        <w:t xml:space="preserve">Principal </w:t>
      </w:r>
      <w:r w:rsidR="00261D7B">
        <w:rPr>
          <w:rFonts w:cs="Times New Roman"/>
          <w:b/>
          <w:sz w:val="24"/>
          <w:szCs w:val="24"/>
          <w:lang w:val="en-US"/>
        </w:rPr>
        <w:t>c</w:t>
      </w:r>
      <w:r w:rsidR="00261D7B" w:rsidRPr="00DA4969">
        <w:rPr>
          <w:rFonts w:cs="Times New Roman"/>
          <w:b/>
          <w:sz w:val="24"/>
          <w:szCs w:val="24"/>
          <w:lang w:val="en-US"/>
        </w:rPr>
        <w:t>omponent</w:t>
      </w:r>
      <w:r w:rsidR="00D62E24" w:rsidRPr="00DA4969">
        <w:rPr>
          <w:rFonts w:cs="Times New Roman"/>
          <w:b/>
          <w:sz w:val="24"/>
          <w:szCs w:val="24"/>
          <w:lang w:val="en-US"/>
        </w:rPr>
        <w:t xml:space="preserve"> analysis</w:t>
      </w:r>
    </w:p>
    <w:p w14:paraId="11A0BF10" w14:textId="6D04DB1A" w:rsidR="00687D4C" w:rsidRDefault="00D62E24" w:rsidP="00F51BE6">
      <w:pPr>
        <w:spacing w:line="480" w:lineRule="auto"/>
        <w:contextualSpacing/>
        <w:rPr>
          <w:rFonts w:cs="Times New Roman"/>
          <w:sz w:val="24"/>
          <w:szCs w:val="24"/>
          <w:lang w:val="en-US"/>
        </w:rPr>
      </w:pPr>
      <w:proofErr w:type="spellStart"/>
      <w:r w:rsidRPr="00DA4969">
        <w:rPr>
          <w:rFonts w:cs="Times New Roman"/>
          <w:sz w:val="24"/>
          <w:szCs w:val="24"/>
          <w:lang w:val="en-US"/>
        </w:rPr>
        <w:t>Colinearity</w:t>
      </w:r>
      <w:proofErr w:type="spellEnd"/>
      <w:r w:rsidRPr="00DA4969">
        <w:rPr>
          <w:rFonts w:cs="Times New Roman"/>
          <w:sz w:val="24"/>
          <w:szCs w:val="24"/>
          <w:lang w:val="en-US"/>
        </w:rPr>
        <w:t xml:space="preserve"> is a common issue in multivariate analysis, resulting from extensive correlation between predictors. We reduced the </w:t>
      </w:r>
      <w:proofErr w:type="spellStart"/>
      <w:r w:rsidRPr="00DA4969">
        <w:rPr>
          <w:rFonts w:cs="Times New Roman"/>
          <w:sz w:val="24"/>
          <w:szCs w:val="24"/>
          <w:lang w:val="en-US"/>
        </w:rPr>
        <w:t>colinearity</w:t>
      </w:r>
      <w:proofErr w:type="spellEnd"/>
      <w:r w:rsidRPr="00DA4969">
        <w:rPr>
          <w:rFonts w:cs="Times New Roman"/>
          <w:sz w:val="24"/>
          <w:szCs w:val="24"/>
          <w:lang w:val="en-US"/>
        </w:rPr>
        <w:t xml:space="preserve"> among our predictors by extracting a number principal components from the original set of continuous variables comprising species geographic range, body mass, habitat openness, habitat heterogeneity and all climatic parameters associated with precipitation, temperature and net primary productivity (see above). Before performing the PCA, we checked graphically the distributions of all variables, applied transformations when required to obtain more symmetrical distributions (see appendix Table 2), and centered and </w:t>
      </w:r>
      <w:r w:rsidRPr="00DA4969">
        <w:rPr>
          <w:rFonts w:cs="Times New Roman"/>
          <w:sz w:val="24"/>
          <w:szCs w:val="24"/>
          <w:lang w:val="en-US"/>
        </w:rPr>
        <w:lastRenderedPageBreak/>
        <w:t xml:space="preserve">scaled our input variables. Principal components were extracted using the </w:t>
      </w:r>
      <w:r w:rsidRPr="00DA4969">
        <w:rPr>
          <w:rFonts w:cs="Times New Roman"/>
          <w:i/>
          <w:sz w:val="24"/>
          <w:szCs w:val="24"/>
          <w:lang w:val="en-US"/>
        </w:rPr>
        <w:t>principal</w:t>
      </w:r>
      <w:r w:rsidRPr="00DA4969">
        <w:rPr>
          <w:rFonts w:cs="Times New Roman"/>
          <w:sz w:val="24"/>
          <w:szCs w:val="24"/>
          <w:lang w:val="en-US"/>
        </w:rPr>
        <w:t xml:space="preserve"> function (library </w:t>
      </w:r>
      <w:r w:rsidRPr="00DA4969">
        <w:rPr>
          <w:rFonts w:cs="Times New Roman"/>
          <w:i/>
          <w:sz w:val="24"/>
          <w:szCs w:val="24"/>
          <w:lang w:val="en-US"/>
        </w:rPr>
        <w:t xml:space="preserve">psych </w:t>
      </w:r>
      <w:r w:rsidRPr="00DA4969">
        <w:rPr>
          <w:rFonts w:cs="Times New Roman"/>
          <w:i/>
          <w:sz w:val="24"/>
          <w:szCs w:val="24"/>
          <w:lang w:val="en-US"/>
        </w:rPr>
        <w:fldChar w:fldCharType="begin"/>
      </w:r>
      <w:r w:rsidR="00846F7A">
        <w:rPr>
          <w:rFonts w:cs="Times New Roman"/>
          <w:i/>
          <w:sz w:val="24"/>
          <w:szCs w:val="24"/>
          <w:lang w:val="en-US"/>
        </w:rPr>
        <w:instrText xml:space="preserve"> ADDIN EN.CITE &lt;EndNote&gt;&lt;Cite&gt;&lt;Author&gt;Revelle&lt;/Author&gt;&lt;Year&gt;2012&lt;/Year&gt;&lt;RecNum&gt;3687&lt;/RecNum&gt;&lt;DisplayText&gt;[65]&lt;/DisplayText&gt;&lt;record&gt;&lt;rec-number&gt;3687&lt;/rec-number&gt;&lt;foreign-keys&gt;&lt;key app="EN" db-id="e0zefwt5sspzt8ept9axw55ixstzdtextd5w" timestamp="1439810829"&gt;3687&lt;/key&gt;&lt;/foreign-keys&gt;&lt;ref-type name="Journal Article"&gt;17&lt;/ref-type&gt;&lt;contributors&gt;&lt;authors&gt;&lt;author&gt;Revelle, William&lt;/author&gt;&lt;/authors&gt;&lt;/contributors&gt;&lt;titles&gt;&lt;title&gt;Procedures for psychological, psychometric, and personality research&lt;/title&gt;&lt;secondary-title&gt;Computer software manual]. Evanston, IL: Northwestern University. Retrieved from http://www.personality-project. net/r/psychmanual. pdf (R package version 1.3. 2)&lt;/secondary-title&gt;&lt;/titles&gt;&lt;periodical&gt;&lt;full-title&gt;Computer software manual]. Evanston, IL: Northwestern University. Retrieved from http://www.personality-project. net/r/psychmanual. pdf (R package version 1.3. 2)&lt;/full-title&gt;&lt;/periodical&gt;&lt;dates&gt;&lt;year&gt;2012&lt;/year&gt;&lt;/dates&gt;&lt;urls&gt;&lt;/urls&gt;&lt;/record&gt;&lt;/Cite&gt;&lt;/EndNote&gt;</w:instrText>
      </w:r>
      <w:r w:rsidRPr="00DA4969">
        <w:rPr>
          <w:rFonts w:cs="Times New Roman"/>
          <w:i/>
          <w:sz w:val="24"/>
          <w:szCs w:val="24"/>
          <w:lang w:val="en-US"/>
        </w:rPr>
        <w:fldChar w:fldCharType="separate"/>
      </w:r>
      <w:r w:rsidR="00846F7A">
        <w:rPr>
          <w:rFonts w:cs="Times New Roman"/>
          <w:i/>
          <w:noProof/>
          <w:sz w:val="24"/>
          <w:szCs w:val="24"/>
          <w:lang w:val="en-US"/>
        </w:rPr>
        <w:t>[65]</w:t>
      </w:r>
      <w:r w:rsidRPr="00DA4969">
        <w:rPr>
          <w:rFonts w:cs="Times New Roman"/>
          <w:i/>
          <w:sz w:val="24"/>
          <w:szCs w:val="24"/>
          <w:lang w:val="en-US"/>
        </w:rPr>
        <w:fldChar w:fldCharType="end"/>
      </w:r>
      <w:r w:rsidRPr="00DA4969">
        <w:rPr>
          <w:rFonts w:cs="Times New Roman"/>
          <w:sz w:val="24"/>
          <w:szCs w:val="24"/>
          <w:lang w:val="en-US"/>
        </w:rPr>
        <w:t xml:space="preserve">) with </w:t>
      </w:r>
      <w:proofErr w:type="spellStart"/>
      <w:r w:rsidRPr="00DA4969">
        <w:rPr>
          <w:rFonts w:cs="Times New Roman"/>
          <w:sz w:val="24"/>
          <w:szCs w:val="24"/>
          <w:lang w:val="en-US"/>
        </w:rPr>
        <w:t>varimax</w:t>
      </w:r>
      <w:proofErr w:type="spellEnd"/>
      <w:r w:rsidRPr="00DA4969">
        <w:rPr>
          <w:rFonts w:cs="Times New Roman"/>
          <w:sz w:val="24"/>
          <w:szCs w:val="24"/>
          <w:lang w:val="en-US"/>
        </w:rPr>
        <w:t xml:space="preserve"> rotation. In order to determine the number of PCs that suffices to summarize variation in the original predictors we simulated a distribution of eigenvalues of a matrix of uncorrelated random variates (of size equal to the number of predictors; function </w:t>
      </w:r>
      <w:r w:rsidRPr="00DA4969">
        <w:rPr>
          <w:rFonts w:cs="Times New Roman"/>
          <w:i/>
          <w:sz w:val="24"/>
          <w:szCs w:val="24"/>
          <w:lang w:val="en-US"/>
        </w:rPr>
        <w:t>parallel</w:t>
      </w:r>
      <w:r w:rsidRPr="00DA4969">
        <w:rPr>
          <w:rFonts w:cs="Times New Roman"/>
          <w:sz w:val="24"/>
          <w:szCs w:val="24"/>
          <w:lang w:val="en-US"/>
        </w:rPr>
        <w:t xml:space="preserve"> in library </w:t>
      </w:r>
      <w:proofErr w:type="spellStart"/>
      <w:r w:rsidRPr="00DA4969">
        <w:rPr>
          <w:rFonts w:cs="Times New Roman"/>
          <w:i/>
          <w:sz w:val="24"/>
          <w:szCs w:val="24"/>
          <w:lang w:val="en-US"/>
        </w:rPr>
        <w:t>nFactors</w:t>
      </w:r>
      <w:proofErr w:type="spellEnd"/>
      <w:r w:rsidRPr="00DA4969">
        <w:rPr>
          <w:rFonts w:cs="Times New Roman"/>
          <w:i/>
          <w:sz w:val="24"/>
          <w:szCs w:val="24"/>
          <w:lang w:val="en-US"/>
        </w:rPr>
        <w:t xml:space="preserve"> </w:t>
      </w:r>
      <w:r w:rsidRPr="00DA4969">
        <w:rPr>
          <w:rFonts w:cs="Times New Roman"/>
          <w:i/>
          <w:sz w:val="24"/>
          <w:szCs w:val="24"/>
          <w:lang w:val="en-US"/>
        </w:rPr>
        <w:fldChar w:fldCharType="begin"/>
      </w:r>
      <w:r w:rsidR="00846F7A">
        <w:rPr>
          <w:rFonts w:cs="Times New Roman"/>
          <w:i/>
          <w:sz w:val="24"/>
          <w:szCs w:val="24"/>
          <w:lang w:val="en-US"/>
        </w:rPr>
        <w:instrText xml:space="preserve"> ADDIN EN.CITE &lt;EndNote&gt;&lt;Cite&gt;&lt;Author&gt;Raiche&lt;/Author&gt;&lt;Year&gt;2010&lt;/Year&gt;&lt;RecNum&gt;3688&lt;/RecNum&gt;&lt;DisplayText&gt;[66]&lt;/DisplayText&gt;&lt;record&gt;&lt;rec-number&gt;3688&lt;/rec-number&gt;&lt;foreign-keys&gt;&lt;key app="EN" db-id="e0zefwt5sspzt8ept9axw55ixstzdtextd5w" timestamp="1439810903"&gt;3688&lt;/key&gt;&lt;/foreign-keys&gt;&lt;ref-type name="Journal Article"&gt;17&lt;/ref-type&gt;&lt;contributors&gt;&lt;authors&gt;&lt;author&gt;Raiche, Gilles&lt;/author&gt;&lt;author&gt;Magis, D&lt;/author&gt;&lt;/authors&gt;&lt;/contributors&gt;&lt;titles&gt;&lt;title&gt;nFactors: Parallel analysis and non graphical solutions to the Cattell Scree Test&lt;/title&gt;&lt;secondary-title&gt;R package version&lt;/secondary-title&gt;&lt;/titles&gt;&lt;periodical&gt;&lt;full-title&gt;R package version&lt;/full-title&gt;&lt;/periodical&gt;&lt;volume&gt;2&lt;/volume&gt;&lt;number&gt;3&lt;/number&gt;&lt;dates&gt;&lt;year&gt;2010&lt;/year&gt;&lt;/dates&gt;&lt;urls&gt;&lt;/urls&gt;&lt;/record&gt;&lt;/Cite&gt;&lt;/EndNote&gt;</w:instrText>
      </w:r>
      <w:r w:rsidRPr="00DA4969">
        <w:rPr>
          <w:rFonts w:cs="Times New Roman"/>
          <w:i/>
          <w:sz w:val="24"/>
          <w:szCs w:val="24"/>
          <w:lang w:val="en-US"/>
        </w:rPr>
        <w:fldChar w:fldCharType="separate"/>
      </w:r>
      <w:r w:rsidR="00846F7A">
        <w:rPr>
          <w:rFonts w:cs="Times New Roman"/>
          <w:i/>
          <w:noProof/>
          <w:sz w:val="24"/>
          <w:szCs w:val="24"/>
          <w:lang w:val="en-US"/>
        </w:rPr>
        <w:t>[66]</w:t>
      </w:r>
      <w:r w:rsidRPr="00DA4969">
        <w:rPr>
          <w:rFonts w:cs="Times New Roman"/>
          <w:i/>
          <w:sz w:val="24"/>
          <w:szCs w:val="24"/>
          <w:lang w:val="en-US"/>
        </w:rPr>
        <w:fldChar w:fldCharType="end"/>
      </w:r>
      <w:r w:rsidRPr="00DA4969">
        <w:rPr>
          <w:rFonts w:cs="Times New Roman"/>
          <w:sz w:val="24"/>
          <w:szCs w:val="24"/>
          <w:lang w:val="en-US"/>
        </w:rPr>
        <w:t xml:space="preserve">) and used it in the </w:t>
      </w:r>
      <w:proofErr w:type="spellStart"/>
      <w:r w:rsidRPr="00DA4969">
        <w:rPr>
          <w:rFonts w:cs="Times New Roman"/>
          <w:i/>
          <w:sz w:val="24"/>
          <w:szCs w:val="24"/>
          <w:lang w:val="en-US"/>
        </w:rPr>
        <w:t>nScree</w:t>
      </w:r>
      <w:proofErr w:type="spellEnd"/>
      <w:r w:rsidRPr="00DA4969">
        <w:rPr>
          <w:rFonts w:cs="Times New Roman"/>
          <w:sz w:val="24"/>
          <w:szCs w:val="24"/>
          <w:lang w:val="en-US"/>
        </w:rPr>
        <w:t xml:space="preserve"> function. The resulting maximum number of required PCs (N=8) was used in the </w:t>
      </w:r>
      <w:r w:rsidRPr="00DA4969">
        <w:rPr>
          <w:rFonts w:cs="Times New Roman"/>
          <w:i/>
          <w:sz w:val="24"/>
          <w:szCs w:val="24"/>
          <w:lang w:val="en-US"/>
        </w:rPr>
        <w:t>principal</w:t>
      </w:r>
      <w:r w:rsidRPr="00DA4969">
        <w:rPr>
          <w:rFonts w:cs="Times New Roman"/>
          <w:sz w:val="24"/>
          <w:szCs w:val="24"/>
          <w:lang w:val="en-US"/>
        </w:rPr>
        <w:t xml:space="preserve"> function to extract the rotated PCs. </w:t>
      </w:r>
      <w:r w:rsidR="00687D4C">
        <w:rPr>
          <w:rFonts w:cs="Times New Roman"/>
          <w:sz w:val="24"/>
          <w:szCs w:val="24"/>
          <w:lang w:val="en-US"/>
        </w:rPr>
        <w:t>A sphericity test</w:t>
      </w:r>
      <w:r w:rsidR="00F11B6D">
        <w:rPr>
          <w:rFonts w:cs="Times New Roman"/>
          <w:sz w:val="24"/>
          <w:szCs w:val="24"/>
          <w:lang w:val="en-US"/>
        </w:rPr>
        <w:t xml:space="preserve"> in the </w:t>
      </w:r>
      <w:r w:rsidR="00F11B6D" w:rsidRPr="00F11B6D">
        <w:rPr>
          <w:rFonts w:cs="Times New Roman"/>
          <w:i/>
          <w:sz w:val="24"/>
          <w:szCs w:val="24"/>
          <w:lang w:val="en-US"/>
        </w:rPr>
        <w:t>Psych</w:t>
      </w:r>
      <w:r w:rsidR="00F11B6D">
        <w:rPr>
          <w:rFonts w:cs="Times New Roman"/>
          <w:sz w:val="24"/>
          <w:szCs w:val="24"/>
          <w:lang w:val="en-US"/>
        </w:rPr>
        <w:t xml:space="preserve"> library </w:t>
      </w:r>
      <w:r w:rsidR="001F04B4">
        <w:rPr>
          <w:rFonts w:cs="Times New Roman"/>
          <w:sz w:val="24"/>
          <w:szCs w:val="24"/>
          <w:lang w:val="en-US"/>
        </w:rPr>
        <w:fldChar w:fldCharType="begin"/>
      </w:r>
      <w:r w:rsidR="00846F7A">
        <w:rPr>
          <w:rFonts w:cs="Times New Roman"/>
          <w:sz w:val="24"/>
          <w:szCs w:val="24"/>
          <w:lang w:val="en-US"/>
        </w:rPr>
        <w:instrText xml:space="preserve"> ADDIN EN.CITE &lt;EndNote&gt;&lt;Cite&gt;&lt;Author&gt;Revelle&lt;/Author&gt;&lt;Year&gt;2012&lt;/Year&gt;&lt;RecNum&gt;3687&lt;/RecNum&gt;&lt;DisplayText&gt;[65]&lt;/DisplayText&gt;&lt;record&gt;&lt;rec-number&gt;3687&lt;/rec-number&gt;&lt;foreign-keys&gt;&lt;key app="EN" db-id="e0zefwt5sspzt8ept9axw55ixstzdtextd5w" timestamp="1439810829"&gt;3687&lt;/key&gt;&lt;/foreign-keys&gt;&lt;ref-type name="Journal Article"&gt;17&lt;/ref-type&gt;&lt;contributors&gt;&lt;authors&gt;&lt;author&gt;Revelle, William&lt;/author&gt;&lt;/authors&gt;&lt;/contributors&gt;&lt;titles&gt;&lt;title&gt;Procedures for psychological, psychometric, and personality research&lt;/title&gt;&lt;secondary-title&gt;Computer software manual]. Evanston, IL: Northwestern University. Retrieved from http://www.personality-project. net/r/psychmanual. pdf (R package version 1.3. 2)&lt;/secondary-title&gt;&lt;/titles&gt;&lt;periodical&gt;&lt;full-title&gt;Computer software manual]. Evanston, IL: Northwestern University. Retrieved from http://www.personality-project. net/r/psychmanual. pdf (R package version 1.3. 2)&lt;/full-title&gt;&lt;/periodical&gt;&lt;dates&gt;&lt;year&gt;2012&lt;/year&gt;&lt;/dates&gt;&lt;urls&gt;&lt;/urls&gt;&lt;/record&gt;&lt;/Cite&gt;&lt;/EndNote&gt;</w:instrText>
      </w:r>
      <w:r w:rsidR="001F04B4">
        <w:rPr>
          <w:rFonts w:cs="Times New Roman"/>
          <w:sz w:val="24"/>
          <w:szCs w:val="24"/>
          <w:lang w:val="en-US"/>
        </w:rPr>
        <w:fldChar w:fldCharType="separate"/>
      </w:r>
      <w:r w:rsidR="00846F7A">
        <w:rPr>
          <w:rFonts w:cs="Times New Roman"/>
          <w:noProof/>
          <w:sz w:val="24"/>
          <w:szCs w:val="24"/>
          <w:lang w:val="en-US"/>
        </w:rPr>
        <w:t>[65]</w:t>
      </w:r>
      <w:r w:rsidR="001F04B4">
        <w:rPr>
          <w:rFonts w:cs="Times New Roman"/>
          <w:sz w:val="24"/>
          <w:szCs w:val="24"/>
          <w:lang w:val="en-US"/>
        </w:rPr>
        <w:fldChar w:fldCharType="end"/>
      </w:r>
      <w:r w:rsidR="00687D4C">
        <w:rPr>
          <w:rFonts w:cs="Times New Roman"/>
          <w:sz w:val="24"/>
          <w:szCs w:val="24"/>
          <w:lang w:val="en-US"/>
        </w:rPr>
        <w:t xml:space="preserve"> confirmed that our PC matrix is significantly different from a spherical matrix (</w:t>
      </w:r>
      <w:r w:rsidR="00687D4C" w:rsidRPr="00687D4C">
        <w:rPr>
          <w:rFonts w:cs="Times New Roman"/>
          <w:sz w:val="24"/>
          <w:szCs w:val="24"/>
          <w:lang w:val="en-US"/>
        </w:rPr>
        <w:t xml:space="preserve">Chi-square=4906, </w:t>
      </w:r>
      <w:proofErr w:type="spellStart"/>
      <w:r w:rsidR="00687D4C" w:rsidRPr="00687D4C">
        <w:rPr>
          <w:rFonts w:cs="Times New Roman"/>
          <w:sz w:val="24"/>
          <w:szCs w:val="24"/>
          <w:lang w:val="en-US"/>
        </w:rPr>
        <w:t>df</w:t>
      </w:r>
      <w:proofErr w:type="spellEnd"/>
      <w:r w:rsidR="00687D4C" w:rsidRPr="00687D4C">
        <w:rPr>
          <w:rFonts w:cs="Times New Roman"/>
          <w:sz w:val="24"/>
          <w:szCs w:val="24"/>
          <w:lang w:val="en-US"/>
        </w:rPr>
        <w:t>=253, p&lt;0.001</w:t>
      </w:r>
      <w:r w:rsidR="00687D4C">
        <w:rPr>
          <w:rFonts w:cs="Times New Roman"/>
          <w:sz w:val="24"/>
          <w:szCs w:val="24"/>
          <w:lang w:val="en-US"/>
        </w:rPr>
        <w:t xml:space="preserve">). </w:t>
      </w:r>
      <w:r w:rsidR="00DD1363">
        <w:rPr>
          <w:rFonts w:cs="Times New Roman"/>
          <w:sz w:val="24"/>
          <w:szCs w:val="24"/>
          <w:lang w:val="en-US"/>
        </w:rPr>
        <w:t>Furthermore</w:t>
      </w:r>
      <w:r w:rsidR="00687D4C">
        <w:rPr>
          <w:rFonts w:cs="Times New Roman"/>
          <w:sz w:val="24"/>
          <w:szCs w:val="24"/>
          <w:lang w:val="en-US"/>
        </w:rPr>
        <w:t>, a sampling adequacy test</w:t>
      </w:r>
      <w:r w:rsidR="001F04B4">
        <w:rPr>
          <w:rFonts w:cs="Times New Roman"/>
          <w:sz w:val="24"/>
          <w:szCs w:val="24"/>
          <w:lang w:val="en-US"/>
        </w:rPr>
        <w:t xml:space="preserve"> in the package </w:t>
      </w:r>
      <w:proofErr w:type="spellStart"/>
      <w:r w:rsidR="001F04B4" w:rsidRPr="001F04B4">
        <w:rPr>
          <w:rFonts w:cs="Times New Roman"/>
          <w:i/>
          <w:sz w:val="24"/>
          <w:szCs w:val="24"/>
          <w:lang w:val="en-US"/>
        </w:rPr>
        <w:t>REdAS</w:t>
      </w:r>
      <w:proofErr w:type="spellEnd"/>
      <w:r w:rsidR="001F04B4">
        <w:rPr>
          <w:rFonts w:cs="Times New Roman"/>
          <w:i/>
          <w:sz w:val="24"/>
          <w:szCs w:val="24"/>
          <w:lang w:val="en-US"/>
        </w:rPr>
        <w:t xml:space="preserve"> </w:t>
      </w:r>
      <w:r w:rsidR="001F04B4">
        <w:rPr>
          <w:rFonts w:cs="Times New Roman"/>
          <w:i/>
          <w:sz w:val="24"/>
          <w:szCs w:val="24"/>
          <w:lang w:val="en-US"/>
        </w:rPr>
        <w:fldChar w:fldCharType="begin"/>
      </w:r>
      <w:r w:rsidR="00846F7A">
        <w:rPr>
          <w:rFonts w:cs="Times New Roman"/>
          <w:i/>
          <w:sz w:val="24"/>
          <w:szCs w:val="24"/>
          <w:lang w:val="en-US"/>
        </w:rPr>
        <w:instrText xml:space="preserve"> ADDIN EN.CITE &lt;EndNote&gt;&lt;Cite&gt;&lt;Author&gt;Maier&lt;/Author&gt;&lt;Year&gt;2015&lt;/Year&gt;&lt;RecNum&gt;3868&lt;/RecNum&gt;&lt;DisplayText&gt;[67]&lt;/DisplayText&gt;&lt;record&gt;&lt;rec-number&gt;3868&lt;/rec-number&gt;&lt;foreign-keys&gt;&lt;key app="EN" db-id="e0zefwt5sspzt8ept9axw55ixstzdtextd5w" timestamp="1479824340"&gt;3868&lt;/key&gt;&lt;/foreign-keys&gt;&lt;ref-type name="Journal Article"&gt;17&lt;/ref-type&gt;&lt;contributors&gt;&lt;authors&gt;&lt;author&gt;Maier, Marco Johannes&lt;/author&gt;&lt;author&gt;Maier, Maintainer Marco Johannes&lt;/author&gt;&lt;/authors&gt;&lt;/contributors&gt;&lt;titles&gt;&lt;title&gt;Package ‘REdaS’&lt;/title&gt;&lt;/titles&gt;&lt;dates&gt;&lt;year&gt;2015&lt;/year&gt;&lt;/dates&gt;&lt;urls&gt;&lt;/urls&gt;&lt;/record&gt;&lt;/Cite&gt;&lt;/EndNote&gt;</w:instrText>
      </w:r>
      <w:r w:rsidR="001F04B4">
        <w:rPr>
          <w:rFonts w:cs="Times New Roman"/>
          <w:i/>
          <w:sz w:val="24"/>
          <w:szCs w:val="24"/>
          <w:lang w:val="en-US"/>
        </w:rPr>
        <w:fldChar w:fldCharType="separate"/>
      </w:r>
      <w:r w:rsidR="00846F7A">
        <w:rPr>
          <w:rFonts w:cs="Times New Roman"/>
          <w:i/>
          <w:noProof/>
          <w:sz w:val="24"/>
          <w:szCs w:val="24"/>
          <w:lang w:val="en-US"/>
        </w:rPr>
        <w:t>[67]</w:t>
      </w:r>
      <w:r w:rsidR="001F04B4">
        <w:rPr>
          <w:rFonts w:cs="Times New Roman"/>
          <w:i/>
          <w:sz w:val="24"/>
          <w:szCs w:val="24"/>
          <w:lang w:val="en-US"/>
        </w:rPr>
        <w:fldChar w:fldCharType="end"/>
      </w:r>
      <w:r w:rsidR="00687D4C">
        <w:rPr>
          <w:rFonts w:cs="Times New Roman"/>
          <w:sz w:val="24"/>
          <w:szCs w:val="24"/>
          <w:lang w:val="en-US"/>
        </w:rPr>
        <w:t xml:space="preserve"> resulted in a MSA score = 0.82. A </w:t>
      </w:r>
      <w:r w:rsidR="001F04B4">
        <w:rPr>
          <w:rFonts w:cs="Times New Roman"/>
          <w:sz w:val="24"/>
          <w:szCs w:val="24"/>
          <w:lang w:val="en-US"/>
        </w:rPr>
        <w:t xml:space="preserve">MSA score </w:t>
      </w:r>
      <w:r w:rsidR="00687D4C" w:rsidRPr="00687D4C">
        <w:rPr>
          <w:rFonts w:cs="Times New Roman"/>
          <w:sz w:val="24"/>
          <w:szCs w:val="24"/>
          <w:lang w:val="en-US"/>
        </w:rPr>
        <w:t xml:space="preserve">range </w:t>
      </w:r>
      <w:r w:rsidR="001F04B4">
        <w:rPr>
          <w:rFonts w:cs="Times New Roman"/>
          <w:sz w:val="24"/>
          <w:szCs w:val="24"/>
          <w:lang w:val="en-US"/>
        </w:rPr>
        <w:t xml:space="preserve">of </w:t>
      </w:r>
      <w:r w:rsidR="00687D4C" w:rsidRPr="00687D4C">
        <w:rPr>
          <w:rFonts w:cs="Times New Roman"/>
          <w:sz w:val="24"/>
          <w:szCs w:val="24"/>
          <w:lang w:val="en-US"/>
        </w:rPr>
        <w:t>0.8</w:t>
      </w:r>
      <w:r w:rsidR="001F04B4">
        <w:rPr>
          <w:rFonts w:cs="Times New Roman"/>
          <w:sz w:val="24"/>
          <w:szCs w:val="24"/>
          <w:lang w:val="en-US"/>
        </w:rPr>
        <w:t xml:space="preserve"> to </w:t>
      </w:r>
      <w:r w:rsidR="00687D4C" w:rsidRPr="00687D4C">
        <w:rPr>
          <w:rFonts w:cs="Times New Roman"/>
          <w:sz w:val="24"/>
          <w:szCs w:val="24"/>
          <w:lang w:val="en-US"/>
        </w:rPr>
        <w:t>1 indicates adequate sampling, i.e. much fever components relative to the number of v</w:t>
      </w:r>
      <w:r w:rsidR="00687D4C">
        <w:rPr>
          <w:rFonts w:cs="Times New Roman"/>
          <w:sz w:val="24"/>
          <w:szCs w:val="24"/>
          <w:lang w:val="en-US"/>
        </w:rPr>
        <w:t xml:space="preserve">ariables represent the factors. </w:t>
      </w:r>
    </w:p>
    <w:p w14:paraId="35D00E89" w14:textId="77777777" w:rsidR="00687D4C" w:rsidRDefault="00687D4C" w:rsidP="00F51BE6">
      <w:pPr>
        <w:spacing w:line="480" w:lineRule="auto"/>
        <w:contextualSpacing/>
        <w:rPr>
          <w:rFonts w:cs="Times New Roman"/>
          <w:sz w:val="24"/>
          <w:szCs w:val="24"/>
          <w:lang w:val="en-US"/>
        </w:rPr>
      </w:pPr>
    </w:p>
    <w:p w14:paraId="356D80CC" w14:textId="763BAAB5" w:rsidR="00D62E24" w:rsidRPr="00DA4969" w:rsidRDefault="00D62E24" w:rsidP="00F51BE6">
      <w:pPr>
        <w:spacing w:line="480" w:lineRule="auto"/>
        <w:contextualSpacing/>
        <w:rPr>
          <w:rFonts w:cs="Times New Roman"/>
          <w:sz w:val="24"/>
          <w:szCs w:val="24"/>
          <w:lang w:val="en-US"/>
        </w:rPr>
      </w:pPr>
      <w:r w:rsidRPr="00DA4969">
        <w:rPr>
          <w:rFonts w:cs="Times New Roman"/>
          <w:sz w:val="24"/>
          <w:szCs w:val="24"/>
          <w:lang w:val="en-US"/>
        </w:rPr>
        <w:t xml:space="preserve">Resulting components </w:t>
      </w:r>
      <w:proofErr w:type="gramStart"/>
      <w:r w:rsidRPr="00DA4969">
        <w:rPr>
          <w:rFonts w:cs="Times New Roman"/>
          <w:sz w:val="24"/>
          <w:szCs w:val="24"/>
          <w:lang w:val="en-US"/>
        </w:rPr>
        <w:t>were interpreted</w:t>
      </w:r>
      <w:proofErr w:type="gramEnd"/>
      <w:r w:rsidRPr="00DA4969">
        <w:rPr>
          <w:rFonts w:cs="Times New Roman"/>
          <w:sz w:val="24"/>
          <w:szCs w:val="24"/>
          <w:lang w:val="en-US"/>
        </w:rPr>
        <w:t xml:space="preserve"> based on the loadings of the original variables as described in detail in Table </w:t>
      </w:r>
      <w:r w:rsidR="00351C7A">
        <w:rPr>
          <w:rFonts w:cs="Times New Roman"/>
          <w:sz w:val="24"/>
          <w:szCs w:val="24"/>
          <w:lang w:val="en-US"/>
        </w:rPr>
        <w:t>S</w:t>
      </w:r>
      <w:r w:rsidR="001F04B4">
        <w:rPr>
          <w:rFonts w:cs="Times New Roman"/>
          <w:sz w:val="24"/>
          <w:szCs w:val="24"/>
          <w:lang w:val="en-US"/>
        </w:rPr>
        <w:t>2</w:t>
      </w:r>
      <w:r w:rsidRPr="00DA4969">
        <w:rPr>
          <w:rFonts w:cs="Times New Roman"/>
          <w:sz w:val="24"/>
          <w:szCs w:val="24"/>
          <w:lang w:val="en-US"/>
        </w:rPr>
        <w:t>.</w:t>
      </w:r>
      <w:r w:rsidR="003611AC" w:rsidRPr="00DA4969">
        <w:rPr>
          <w:rFonts w:cs="Times New Roman"/>
          <w:sz w:val="24"/>
          <w:szCs w:val="24"/>
          <w:lang w:val="en-US"/>
        </w:rPr>
        <w:t xml:space="preserve"> Observe that including detailed climatic parameters both the entire year and only within the mean growing season reveals detailed insights into the relationship of diff</w:t>
      </w:r>
      <w:r w:rsidR="00DF5BE6" w:rsidRPr="00DA4969">
        <w:rPr>
          <w:rFonts w:cs="Times New Roman"/>
          <w:sz w:val="24"/>
          <w:szCs w:val="24"/>
          <w:lang w:val="en-US"/>
        </w:rPr>
        <w:t xml:space="preserve">erent climatic parameters. </w:t>
      </w:r>
      <w:r w:rsidR="001327EF">
        <w:rPr>
          <w:rFonts w:cs="Times New Roman"/>
          <w:sz w:val="24"/>
          <w:szCs w:val="24"/>
          <w:lang w:val="en-US"/>
        </w:rPr>
        <w:t>G</w:t>
      </w:r>
      <w:r w:rsidR="001327EF" w:rsidRPr="001327EF">
        <w:rPr>
          <w:rFonts w:cs="Times New Roman"/>
          <w:sz w:val="24"/>
          <w:szCs w:val="24"/>
          <w:lang w:val="en-US"/>
        </w:rPr>
        <w:t xml:space="preserve">iven that ancestral character reconstruction </w:t>
      </w:r>
      <w:r w:rsidR="001327EF">
        <w:rPr>
          <w:rFonts w:cs="Times New Roman"/>
          <w:sz w:val="24"/>
          <w:szCs w:val="24"/>
          <w:lang w:val="en-US"/>
        </w:rPr>
        <w:t>may</w:t>
      </w:r>
      <w:r w:rsidR="001327EF" w:rsidRPr="001327EF">
        <w:rPr>
          <w:rFonts w:cs="Times New Roman"/>
          <w:sz w:val="24"/>
          <w:szCs w:val="24"/>
          <w:lang w:val="en-US"/>
        </w:rPr>
        <w:t xml:space="preserve"> be biased when characters influence diversification</w:t>
      </w:r>
      <w:r w:rsidR="001327EF">
        <w:rPr>
          <w:rFonts w:cs="Times New Roman"/>
          <w:sz w:val="24"/>
          <w:szCs w:val="24"/>
          <w:lang w:val="en-US"/>
        </w:rPr>
        <w:t xml:space="preserve"> </w:t>
      </w:r>
      <w:r w:rsidR="001327EF">
        <w:rPr>
          <w:rFonts w:cs="Times New Roman"/>
          <w:sz w:val="24"/>
          <w:szCs w:val="24"/>
          <w:lang w:val="en-US"/>
        </w:rPr>
        <w:fldChar w:fldCharType="begin"/>
      </w:r>
      <w:r w:rsidR="00846F7A">
        <w:rPr>
          <w:rFonts w:cs="Times New Roman"/>
          <w:sz w:val="24"/>
          <w:szCs w:val="24"/>
          <w:lang w:val="en-US"/>
        </w:rPr>
        <w:instrText xml:space="preserve"> ADDIN EN.CITE &lt;EndNote&gt;&lt;Cite&gt;&lt;Author&gt;Maddison&lt;/Author&gt;&lt;Year&gt;2006&lt;/Year&gt;&lt;RecNum&gt;3866&lt;/RecNum&gt;&lt;DisplayText&gt;[68]&lt;/DisplayText&gt;&lt;record&gt;&lt;rec-number&gt;3866&lt;/rec-number&gt;&lt;foreign-keys&gt;&lt;key app="EN" db-id="e0zefwt5sspzt8ept9axw55ixstzdtextd5w" timestamp="1479479325"&gt;3866&lt;/key&gt;&lt;/foreign-keys&gt;&lt;ref-type name="Journal Article"&gt;17&lt;/ref-type&gt;&lt;contributors&gt;&lt;authors&gt;&lt;author&gt;Maddison, Wayne P&lt;/author&gt;&lt;/authors&gt;&lt;/contributors&gt;&lt;titles&gt;&lt;title&gt;Confounding asymmetries in evolutionary diversification and character change&lt;/title&gt;&lt;secondary-title&gt;Evolution&lt;/secondary-title&gt;&lt;/titles&gt;&lt;periodical&gt;&lt;full-title&gt;Evolution&lt;/full-title&gt;&lt;/periodical&gt;&lt;pages&gt;1743-1746&lt;/pages&gt;&lt;volume&gt;60&lt;/volume&gt;&lt;number&gt;8&lt;/number&gt;&lt;dates&gt;&lt;year&gt;2006&lt;/year&gt;&lt;/dates&gt;&lt;isbn&gt;1558-5646&lt;/isbn&gt;&lt;urls&gt;&lt;/urls&gt;&lt;/record&gt;&lt;/Cite&gt;&lt;/EndNote&gt;</w:instrText>
      </w:r>
      <w:r w:rsidR="001327EF">
        <w:rPr>
          <w:rFonts w:cs="Times New Roman"/>
          <w:sz w:val="24"/>
          <w:szCs w:val="24"/>
          <w:lang w:val="en-US"/>
        </w:rPr>
        <w:fldChar w:fldCharType="separate"/>
      </w:r>
      <w:r w:rsidR="00846F7A">
        <w:rPr>
          <w:rFonts w:cs="Times New Roman"/>
          <w:noProof/>
          <w:sz w:val="24"/>
          <w:szCs w:val="24"/>
          <w:lang w:val="en-US"/>
        </w:rPr>
        <w:t>[68]</w:t>
      </w:r>
      <w:r w:rsidR="001327EF">
        <w:rPr>
          <w:rFonts w:cs="Times New Roman"/>
          <w:sz w:val="24"/>
          <w:szCs w:val="24"/>
          <w:lang w:val="en-US"/>
        </w:rPr>
        <w:fldChar w:fldCharType="end"/>
      </w:r>
      <w:r w:rsidR="001327EF">
        <w:rPr>
          <w:rFonts w:cs="Times New Roman"/>
          <w:sz w:val="24"/>
          <w:szCs w:val="24"/>
          <w:lang w:val="en-US"/>
        </w:rPr>
        <w:t xml:space="preserve">, we also used a phylogenetic controlled PCA </w:t>
      </w:r>
      <w:r w:rsidR="001327EF">
        <w:rPr>
          <w:rFonts w:cs="Times New Roman"/>
          <w:sz w:val="24"/>
          <w:szCs w:val="24"/>
          <w:lang w:val="en-US"/>
        </w:rPr>
        <w:fldChar w:fldCharType="begin"/>
      </w:r>
      <w:r w:rsidR="00846F7A">
        <w:rPr>
          <w:rFonts w:cs="Times New Roman"/>
          <w:sz w:val="24"/>
          <w:szCs w:val="24"/>
          <w:lang w:val="en-US"/>
        </w:rPr>
        <w:instrText xml:space="preserve"> ADDIN EN.CITE &lt;EndNote&gt;&lt;Cite&gt;&lt;Author&gt;Revell&lt;/Author&gt;&lt;Year&gt;2009&lt;/Year&gt;&lt;RecNum&gt;3867&lt;/RecNum&gt;&lt;DisplayText&gt;[69]&lt;/DisplayText&gt;&lt;record&gt;&lt;rec-number&gt;3867&lt;/rec-number&gt;&lt;foreign-keys&gt;&lt;key app="EN" db-id="e0zefwt5sspzt8ept9axw55ixstzdtextd5w" timestamp="1479479438"&gt;3867&lt;/key&gt;&lt;/foreign-keys&gt;&lt;ref-type name="Journal Article"&gt;17&lt;/ref-type&gt;&lt;contributors&gt;&lt;authors&gt;&lt;author&gt;Revell, Liam J&lt;/author&gt;&lt;/authors&gt;&lt;/contributors&gt;&lt;titles&gt;&lt;title&gt;Size‐correction and principal components for interspecific comparative studies&lt;/title&gt;&lt;secondary-title&gt;Evolution&lt;/secondary-title&gt;&lt;/titles&gt;&lt;periodical&gt;&lt;full-title&gt;Evolution&lt;/full-title&gt;&lt;/periodical&gt;&lt;pages&gt;3258-3268&lt;/pages&gt;&lt;volume&gt;63&lt;/volume&gt;&lt;number&gt;12&lt;/number&gt;&lt;dates&gt;&lt;year&gt;2009&lt;/year&gt;&lt;/dates&gt;&lt;isbn&gt;1558-5646&lt;/isbn&gt;&lt;urls&gt;&lt;/urls&gt;&lt;/record&gt;&lt;/Cite&gt;&lt;/EndNote&gt;</w:instrText>
      </w:r>
      <w:r w:rsidR="001327EF">
        <w:rPr>
          <w:rFonts w:cs="Times New Roman"/>
          <w:sz w:val="24"/>
          <w:szCs w:val="24"/>
          <w:lang w:val="en-US"/>
        </w:rPr>
        <w:fldChar w:fldCharType="separate"/>
      </w:r>
      <w:r w:rsidR="00846F7A">
        <w:rPr>
          <w:rFonts w:cs="Times New Roman"/>
          <w:noProof/>
          <w:sz w:val="24"/>
          <w:szCs w:val="24"/>
          <w:lang w:val="en-US"/>
        </w:rPr>
        <w:t>[69]</w:t>
      </w:r>
      <w:r w:rsidR="001327EF">
        <w:rPr>
          <w:rFonts w:cs="Times New Roman"/>
          <w:sz w:val="24"/>
          <w:szCs w:val="24"/>
          <w:lang w:val="en-US"/>
        </w:rPr>
        <w:fldChar w:fldCharType="end"/>
      </w:r>
      <w:r w:rsidR="001327EF">
        <w:rPr>
          <w:rFonts w:cs="Times New Roman"/>
          <w:sz w:val="24"/>
          <w:szCs w:val="24"/>
          <w:lang w:val="en-US"/>
        </w:rPr>
        <w:t>, resulting is a somewhat different PC structure</w:t>
      </w:r>
      <w:r w:rsidR="005057D6">
        <w:rPr>
          <w:rFonts w:cs="Times New Roman"/>
          <w:sz w:val="24"/>
          <w:szCs w:val="24"/>
          <w:lang w:val="en-US"/>
        </w:rPr>
        <w:t xml:space="preserve"> (Table S</w:t>
      </w:r>
      <w:r w:rsidR="00EC2E31">
        <w:rPr>
          <w:rFonts w:cs="Times New Roman"/>
          <w:sz w:val="24"/>
          <w:szCs w:val="24"/>
          <w:lang w:val="en-US"/>
        </w:rPr>
        <w:t>4</w:t>
      </w:r>
      <w:r w:rsidR="005057D6">
        <w:rPr>
          <w:rFonts w:cs="Times New Roman"/>
          <w:sz w:val="24"/>
          <w:szCs w:val="24"/>
          <w:lang w:val="en-US"/>
        </w:rPr>
        <w:t>)</w:t>
      </w:r>
      <w:r w:rsidR="001327EF">
        <w:rPr>
          <w:rFonts w:cs="Times New Roman"/>
          <w:sz w:val="24"/>
          <w:szCs w:val="24"/>
          <w:lang w:val="en-US"/>
        </w:rPr>
        <w:t>. However, running our main model with this PC resulted qualitatively in the same results (Table S</w:t>
      </w:r>
      <w:r w:rsidR="00EC2E31">
        <w:rPr>
          <w:rFonts w:cs="Times New Roman"/>
          <w:sz w:val="24"/>
          <w:szCs w:val="24"/>
          <w:lang w:val="en-US"/>
        </w:rPr>
        <w:t>5</w:t>
      </w:r>
      <w:r w:rsidR="001327EF">
        <w:rPr>
          <w:rFonts w:cs="Times New Roman"/>
          <w:sz w:val="24"/>
          <w:szCs w:val="24"/>
          <w:lang w:val="en-US"/>
        </w:rPr>
        <w:t xml:space="preserve">). </w:t>
      </w:r>
    </w:p>
    <w:p w14:paraId="44F2F4B7" w14:textId="6B3E088C" w:rsidR="00D62E24" w:rsidRPr="00DA4969" w:rsidRDefault="00D62E24" w:rsidP="00F51BE6">
      <w:pPr>
        <w:spacing w:line="480" w:lineRule="auto"/>
        <w:contextualSpacing/>
        <w:rPr>
          <w:rFonts w:cs="Times New Roman"/>
          <w:b/>
          <w:sz w:val="24"/>
          <w:szCs w:val="24"/>
          <w:lang w:val="en-US"/>
        </w:rPr>
      </w:pPr>
    </w:p>
    <w:p w14:paraId="37A2EBD2" w14:textId="77777777" w:rsidR="00D62E24" w:rsidRPr="00DA4969" w:rsidRDefault="00D62E24" w:rsidP="00F51BE6">
      <w:pPr>
        <w:spacing w:line="480" w:lineRule="auto"/>
        <w:contextualSpacing/>
        <w:rPr>
          <w:rFonts w:cs="Times New Roman"/>
          <w:b/>
          <w:sz w:val="24"/>
          <w:szCs w:val="24"/>
          <w:lang w:val="en-US"/>
        </w:rPr>
      </w:pPr>
      <w:r w:rsidRPr="00DA4969">
        <w:rPr>
          <w:rFonts w:cs="Times New Roman"/>
          <w:b/>
          <w:sz w:val="24"/>
          <w:szCs w:val="24"/>
          <w:lang w:val="en-US"/>
        </w:rPr>
        <w:t>Generalized linear models</w:t>
      </w:r>
    </w:p>
    <w:p w14:paraId="003D9AE1" w14:textId="4FD80F6B" w:rsidR="00D62E24" w:rsidRPr="00DA4969" w:rsidRDefault="00D62E24" w:rsidP="00F51BE6">
      <w:pPr>
        <w:spacing w:line="480" w:lineRule="auto"/>
        <w:contextualSpacing/>
        <w:rPr>
          <w:rFonts w:eastAsia="MS Mincho" w:cs="Times New Roman"/>
          <w:sz w:val="24"/>
          <w:szCs w:val="24"/>
          <w:lang w:val="en-US"/>
        </w:rPr>
      </w:pPr>
      <w:r w:rsidRPr="00DA4969">
        <w:rPr>
          <w:rFonts w:cs="Times New Roman"/>
          <w:sz w:val="24"/>
          <w:szCs w:val="24"/>
          <w:lang w:val="en-US"/>
        </w:rPr>
        <w:t xml:space="preserve">We fitted phylogenetically controlled multinomial models to our data using </w:t>
      </w:r>
      <w:proofErr w:type="spellStart"/>
      <w:r w:rsidRPr="00DA4969">
        <w:rPr>
          <w:rFonts w:cs="Times New Roman"/>
          <w:sz w:val="24"/>
          <w:szCs w:val="24"/>
          <w:lang w:val="en-US"/>
        </w:rPr>
        <w:t>MCMCglmm</w:t>
      </w:r>
      <w:proofErr w:type="spellEnd"/>
      <w:r w:rsidRPr="00DA4969">
        <w:rPr>
          <w:rFonts w:cs="Times New Roman"/>
          <w:sz w:val="24"/>
          <w:szCs w:val="24"/>
          <w:lang w:val="en-US"/>
        </w:rPr>
        <w:t xml:space="preserve"> </w:t>
      </w:r>
      <w:r w:rsidRPr="00DA4969">
        <w:rPr>
          <w:rFonts w:cs="Times New Roman"/>
          <w:sz w:val="24"/>
          <w:szCs w:val="24"/>
          <w:lang w:val="en-US"/>
        </w:rPr>
        <w:fldChar w:fldCharType="begin"/>
      </w:r>
      <w:r w:rsidR="00846F7A">
        <w:rPr>
          <w:rFonts w:cs="Times New Roman"/>
          <w:sz w:val="24"/>
          <w:szCs w:val="24"/>
          <w:lang w:val="en-US"/>
        </w:rPr>
        <w:instrText xml:space="preserve"> ADDIN EN.CITE &lt;EndNote&gt;&lt;Cite&gt;&lt;Author&gt;Hadfield&lt;/Author&gt;&lt;Year&gt;2010&lt;/Year&gt;&lt;RecNum&gt;3382&lt;/RecNum&gt;&lt;DisplayText&gt;[70]&lt;/DisplayText&gt;&lt;record&gt;&lt;rec-number&gt;3382&lt;/rec-number&gt;&lt;foreign-keys&gt;&lt;key app="EN" db-id="e0zefwt5sspzt8ept9axw55ixstzdtextd5w" timestamp="1385715130"&gt;3382&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DA4969">
        <w:rPr>
          <w:rFonts w:cs="Times New Roman"/>
          <w:sz w:val="24"/>
          <w:szCs w:val="24"/>
          <w:lang w:val="en-US"/>
        </w:rPr>
        <w:fldChar w:fldCharType="separate"/>
      </w:r>
      <w:r w:rsidR="00846F7A">
        <w:rPr>
          <w:rFonts w:cs="Times New Roman"/>
          <w:noProof/>
          <w:sz w:val="24"/>
          <w:szCs w:val="24"/>
          <w:lang w:val="en-US"/>
        </w:rPr>
        <w:t>[70]</w:t>
      </w:r>
      <w:r w:rsidRPr="00DA4969">
        <w:rPr>
          <w:rFonts w:cs="Times New Roman"/>
          <w:sz w:val="24"/>
          <w:szCs w:val="24"/>
          <w:lang w:val="en-US"/>
        </w:rPr>
        <w:fldChar w:fldCharType="end"/>
      </w:r>
      <w:r w:rsidRPr="00DA4969">
        <w:rPr>
          <w:rFonts w:cs="Times New Roman"/>
          <w:sz w:val="24"/>
          <w:szCs w:val="24"/>
          <w:lang w:val="en-US"/>
        </w:rPr>
        <w:t xml:space="preserve">. All models fitted in </w:t>
      </w:r>
      <w:proofErr w:type="spellStart"/>
      <w:r w:rsidRPr="00DA4969">
        <w:rPr>
          <w:rFonts w:cs="Times New Roman"/>
          <w:sz w:val="24"/>
          <w:szCs w:val="24"/>
          <w:lang w:val="en-US"/>
        </w:rPr>
        <w:t>MCMCglmm</w:t>
      </w:r>
      <w:proofErr w:type="spellEnd"/>
      <w:r w:rsidRPr="00DA4969">
        <w:rPr>
          <w:rFonts w:cs="Times New Roman"/>
          <w:sz w:val="24"/>
          <w:szCs w:val="24"/>
          <w:lang w:val="en-US"/>
        </w:rPr>
        <w:t xml:space="preserve"> were specified using the multinomial distribution family and were run for 6’500’000 iterations, with a 500’000 burn-in period and samples drawn every 500 </w:t>
      </w:r>
      <w:r w:rsidRPr="00DA4969">
        <w:rPr>
          <w:rFonts w:cs="Times New Roman"/>
          <w:sz w:val="24"/>
          <w:szCs w:val="24"/>
          <w:lang w:val="en-US"/>
        </w:rPr>
        <w:lastRenderedPageBreak/>
        <w:t xml:space="preserve">iterations. The response variable in all models was a categorical representation of </w:t>
      </w:r>
      <w:r w:rsidR="003049B8">
        <w:rPr>
          <w:rFonts w:cs="Times New Roman"/>
          <w:sz w:val="24"/>
          <w:szCs w:val="24"/>
          <w:lang w:val="en-US"/>
        </w:rPr>
        <w:t>social system</w:t>
      </w:r>
      <w:r w:rsidRPr="00DA4969">
        <w:rPr>
          <w:rFonts w:cs="Times New Roman"/>
          <w:sz w:val="24"/>
          <w:szCs w:val="24"/>
          <w:lang w:val="en-US"/>
        </w:rPr>
        <w:t xml:space="preserve">. Each model included appropriate set of fixed effects (see Results) and a random phylogenetic effect linked to the phylogenetic correlation matrix. Residual covariance matrices in our models were fixed to </w:t>
      </w:r>
      <w:r w:rsidRPr="00DA4969">
        <w:rPr>
          <w:rFonts w:cs="Times New Roman"/>
          <w:b/>
          <w:sz w:val="24"/>
          <w:szCs w:val="24"/>
          <w:lang w:val="en-US"/>
        </w:rPr>
        <w:t>IJ</w:t>
      </w:r>
      <w:r w:rsidRPr="00DA4969">
        <w:rPr>
          <w:rFonts w:cs="Times New Roman"/>
          <w:sz w:val="24"/>
          <w:szCs w:val="24"/>
          <w:lang w:val="en-US"/>
        </w:rPr>
        <w:t xml:space="preserve"> where </w:t>
      </w:r>
      <w:proofErr w:type="gramStart"/>
      <w:r w:rsidRPr="00DA4969">
        <w:rPr>
          <w:rFonts w:cs="Times New Roman"/>
          <w:b/>
          <w:sz w:val="24"/>
          <w:szCs w:val="24"/>
          <w:lang w:val="en-US"/>
        </w:rPr>
        <w:t>I</w:t>
      </w:r>
      <w:r w:rsidRPr="00DA4969">
        <w:rPr>
          <w:rFonts w:cs="Times New Roman"/>
          <w:sz w:val="24"/>
          <w:szCs w:val="24"/>
          <w:lang w:val="en-US"/>
        </w:rPr>
        <w:t xml:space="preserve"> and </w:t>
      </w:r>
      <w:r w:rsidRPr="00DA4969">
        <w:rPr>
          <w:rFonts w:cs="Times New Roman"/>
          <w:b/>
          <w:sz w:val="24"/>
          <w:szCs w:val="24"/>
          <w:lang w:val="en-US"/>
        </w:rPr>
        <w:t>J</w:t>
      </w:r>
      <w:proofErr w:type="gramEnd"/>
      <w:r w:rsidRPr="00DA4969">
        <w:rPr>
          <w:rFonts w:cs="Times New Roman"/>
          <w:sz w:val="24"/>
          <w:szCs w:val="24"/>
          <w:lang w:val="en-US"/>
        </w:rPr>
        <w:t xml:space="preserve"> are identity and unit matrices, respectively, of dimension equal to the number of response variable categories in the model. Prior covariance matrices for fixed effects where set as (</w:t>
      </w:r>
      <w:r w:rsidRPr="00DA4969">
        <w:rPr>
          <w:rFonts w:cs="Times New Roman"/>
          <w:b/>
          <w:sz w:val="24"/>
          <w:szCs w:val="24"/>
          <w:lang w:val="en-US"/>
        </w:rPr>
        <w:t xml:space="preserve">IJ </w:t>
      </w:r>
      <w:r w:rsidRPr="00DA4969">
        <w:rPr>
          <w:rFonts w:cs="Times New Roman"/>
          <w:sz w:val="24"/>
          <w:szCs w:val="24"/>
          <w:lang w:val="en-US"/>
        </w:rPr>
        <w:t>x</w:t>
      </w:r>
      <w:r w:rsidRPr="00DA4969">
        <w:rPr>
          <w:rFonts w:cs="Times New Roman"/>
          <w:b/>
          <w:sz w:val="24"/>
          <w:szCs w:val="24"/>
          <w:lang w:val="en-US"/>
        </w:rPr>
        <w:t xml:space="preserve"> </w:t>
      </w:r>
      <w:r w:rsidRPr="00DA4969">
        <w:rPr>
          <w:rFonts w:eastAsia="MS Mincho" w:cs="Times New Roman"/>
          <w:b/>
          <w:sz w:val="24"/>
          <w:szCs w:val="24"/>
          <w:lang w:val="en-US"/>
        </w:rPr>
        <w:t>I</w:t>
      </w:r>
      <w:r w:rsidRPr="00DA4969">
        <w:rPr>
          <w:rFonts w:eastAsia="MS Mincho" w:cs="Times New Roman"/>
          <w:b/>
          <w:sz w:val="24"/>
          <w:szCs w:val="24"/>
          <w:vertAlign w:val="subscript"/>
          <w:lang w:val="en-US"/>
        </w:rPr>
        <w:t>n</w:t>
      </w:r>
      <w:r w:rsidRPr="00DA4969">
        <w:rPr>
          <w:rFonts w:eastAsia="MS Mincho" w:cs="Times New Roman"/>
          <w:sz w:val="24"/>
          <w:szCs w:val="24"/>
          <w:lang w:val="en-US"/>
        </w:rPr>
        <w:t>) x (1.7+π</w:t>
      </w:r>
      <w:r w:rsidRPr="00DA4969">
        <w:rPr>
          <w:rFonts w:eastAsia="MS Mincho" w:cs="Times New Roman"/>
          <w:sz w:val="24"/>
          <w:szCs w:val="24"/>
          <w:vertAlign w:val="superscript"/>
          <w:lang w:val="en-US"/>
        </w:rPr>
        <w:t>2</w:t>
      </w:r>
      <w:r w:rsidRPr="00DA4969">
        <w:rPr>
          <w:rFonts w:eastAsia="MS Mincho" w:cs="Times New Roman"/>
          <w:sz w:val="24"/>
          <w:szCs w:val="24"/>
          <w:lang w:val="en-US"/>
        </w:rPr>
        <w:t xml:space="preserve">/3), where n equals the number of model fixed parameters </w:t>
      </w:r>
      <w:r w:rsidRPr="00DA4969">
        <w:rPr>
          <w:rFonts w:eastAsia="MS Mincho" w:cs="Times New Roman"/>
          <w:sz w:val="24"/>
          <w:szCs w:val="24"/>
          <w:lang w:val="en-US"/>
        </w:rPr>
        <w:fldChar w:fldCharType="begin"/>
      </w:r>
      <w:r w:rsidR="003D2270">
        <w:rPr>
          <w:rFonts w:eastAsia="MS Mincho" w:cs="Times New Roman"/>
          <w:sz w:val="24"/>
          <w:szCs w:val="24"/>
          <w:lang w:val="en-US"/>
        </w:rPr>
        <w:instrText xml:space="preserve"> ADDIN EN.CITE &lt;EndNote&gt;&lt;Cite&gt;&lt;Author&gt;Hadfield&lt;/Author&gt;&lt;Year&gt;2014&lt;/Year&gt;&lt;RecNum&gt;3689&lt;/RecNum&gt;&lt;DisplayText&gt;[71,72]&lt;/DisplayText&gt;&lt;record&gt;&lt;rec-number&gt;3689&lt;/rec-number&gt;&lt;foreign-keys&gt;&lt;key app="EN" db-id="e0zefwt5sspzt8ept9axw55ixstzdtextd5w" timestamp="1439811268"&gt;3689&lt;/key&gt;&lt;/foreign-keys&gt;&lt;ref-type name="Electronic Article"&gt;43&lt;/ref-type&gt;&lt;contributors&gt;&lt;authors&gt;&lt;author&gt;Hadfield, Jarrod&lt;/author&gt;&lt;/authors&gt;&lt;/contributors&gt;&lt;titles&gt;&lt;title&gt;MCMCglmm course notes&lt;/title&gt;&lt;/titles&gt;&lt;dates&gt;&lt;year&gt;2014&lt;/year&gt;&lt;/dates&gt;&lt;publisher&gt;CRANE&lt;/publisher&gt;&lt;urls&gt;&lt;/urls&gt;&lt;/record&gt;&lt;/Cite&gt;&lt;Cite&gt;&lt;Author&gt;Hadfield&lt;/Author&gt;&lt;Year&gt;2010&lt;/Year&gt;&lt;RecNum&gt;2950&lt;/RecNum&gt;&lt;record&gt;&lt;rec-number&gt;2950&lt;/rec-number&gt;&lt;foreign-keys&gt;&lt;key app="EN" db-id="e0zefwt5sspzt8ept9axw55ixstzdtextd5w" timestamp="1323350289"&gt;2950&lt;/key&gt;&lt;/foreign-keys&gt;&lt;ref-type name="Journal Article"&gt;17&lt;/ref-type&gt;&lt;contributors&gt;&lt;authors&gt;&lt;author&gt;Hadfield, J. D.&lt;/author&gt;&lt;author&gt;Nakagawa, S.&lt;/author&gt;&lt;/authors&gt;&lt;/contributors&gt;&lt;titles&gt;&lt;title&gt;General quantitative genetic methods for comparative biology: phylogenies, taxonomies and multi-trait models for continuous and categorical characters&lt;/title&gt;&lt;secondary-title&gt;Journal of Evolutionary Biology&lt;/secondary-title&gt;&lt;/titles&gt;&lt;periodical&gt;&lt;full-title&gt;Journal of Evolutionary Biology&lt;/full-title&gt;&lt;abbr-1&gt;J. Evol. Biol.&lt;/abbr-1&gt;&lt;/periodical&gt;&lt;pages&gt;494-508&lt;/pages&gt;&lt;volume&gt;23&lt;/volume&gt;&lt;number&gt;3&lt;/number&gt;&lt;keywords&gt;&lt;keyword&gt;comparative method&lt;/keyword&gt;&lt;keyword&gt;meta-analysis&lt;/keyword&gt;&lt;keyword&gt;pedigree&lt;/keyword&gt;&lt;keyword&gt;phylogeny&lt;/keyword&gt;&lt;keyword&gt;quantitative genetics&lt;/keyword&gt;&lt;/keywords&gt;&lt;dates&gt;&lt;year&gt;2010&lt;/year&gt;&lt;/dates&gt;&lt;publisher&gt;Blackwell Publishing Ltd&lt;/publisher&gt;&lt;isbn&gt;1420-9101&lt;/isbn&gt;&lt;urls&gt;&lt;related-urls&gt;&lt;url&gt;http://dx.doi.org/10.1111/j.1420-9101.2009.01915.x&lt;/url&gt;&lt;/related-urls&gt;&lt;/urls&gt;&lt;electronic-resource-num&gt;10.1111/j.1420-9101.2009.01915.x&lt;/electronic-resource-num&gt;&lt;/record&gt;&lt;/Cite&gt;&lt;/EndNote&gt;</w:instrText>
      </w:r>
      <w:r w:rsidRPr="00DA4969">
        <w:rPr>
          <w:rFonts w:eastAsia="MS Mincho" w:cs="Times New Roman"/>
          <w:sz w:val="24"/>
          <w:szCs w:val="24"/>
          <w:lang w:val="en-US"/>
        </w:rPr>
        <w:fldChar w:fldCharType="separate"/>
      </w:r>
      <w:r w:rsidR="003D2270">
        <w:rPr>
          <w:rFonts w:eastAsia="MS Mincho" w:cs="Times New Roman"/>
          <w:noProof/>
          <w:sz w:val="24"/>
          <w:szCs w:val="24"/>
          <w:lang w:val="en-US"/>
        </w:rPr>
        <w:t>[71,72]</w:t>
      </w:r>
      <w:r w:rsidRPr="00DA4969">
        <w:rPr>
          <w:rFonts w:eastAsia="MS Mincho" w:cs="Times New Roman"/>
          <w:sz w:val="24"/>
          <w:szCs w:val="24"/>
          <w:lang w:val="en-US"/>
        </w:rPr>
        <w:fldChar w:fldCharType="end"/>
      </w:r>
      <w:r w:rsidRPr="00DA4969">
        <w:rPr>
          <w:rFonts w:eastAsia="MS Mincho" w:cs="Times New Roman"/>
          <w:sz w:val="24"/>
          <w:szCs w:val="24"/>
          <w:lang w:val="en-US"/>
        </w:rPr>
        <w:t xml:space="preserve">. All results </w:t>
      </w:r>
      <w:proofErr w:type="gramStart"/>
      <w:r w:rsidRPr="00DA4969">
        <w:rPr>
          <w:rFonts w:eastAsia="MS Mincho" w:cs="Times New Roman"/>
          <w:sz w:val="24"/>
          <w:szCs w:val="24"/>
          <w:lang w:val="en-US"/>
        </w:rPr>
        <w:t>are presented</w:t>
      </w:r>
      <w:proofErr w:type="gramEnd"/>
      <w:r w:rsidRPr="00DA4969">
        <w:rPr>
          <w:rFonts w:eastAsia="MS Mincho" w:cs="Times New Roman"/>
          <w:sz w:val="24"/>
          <w:szCs w:val="24"/>
          <w:lang w:val="en-US"/>
        </w:rPr>
        <w:t xml:space="preserve"> as means of estimated posterior distributions of parameters. Statistical significance of fixed effects was determined based on the </w:t>
      </w:r>
      <w:proofErr w:type="spellStart"/>
      <w:r w:rsidRPr="00DA4969">
        <w:rPr>
          <w:rFonts w:eastAsia="MS Mincho" w:cs="Times New Roman"/>
          <w:sz w:val="24"/>
          <w:szCs w:val="24"/>
          <w:lang w:val="en-US"/>
        </w:rPr>
        <w:t>pMCMC</w:t>
      </w:r>
      <w:proofErr w:type="spellEnd"/>
      <w:r w:rsidRPr="00DA4969">
        <w:rPr>
          <w:rFonts w:eastAsia="MS Mincho" w:cs="Times New Roman"/>
          <w:sz w:val="24"/>
          <w:szCs w:val="24"/>
          <w:lang w:val="en-US"/>
        </w:rPr>
        <w:t xml:space="preserve"> values returned by </w:t>
      </w:r>
      <w:proofErr w:type="spellStart"/>
      <w:r w:rsidRPr="00DA4969">
        <w:rPr>
          <w:rFonts w:eastAsia="MS Mincho" w:cs="Times New Roman"/>
          <w:sz w:val="24"/>
          <w:szCs w:val="24"/>
          <w:lang w:val="en-US"/>
        </w:rPr>
        <w:t>MCMCglmm</w:t>
      </w:r>
      <w:proofErr w:type="spellEnd"/>
      <w:r w:rsidRPr="00DA4969">
        <w:rPr>
          <w:rFonts w:eastAsia="MS Mincho" w:cs="Times New Roman"/>
          <w:sz w:val="24"/>
          <w:szCs w:val="24"/>
          <w:lang w:val="en-US"/>
        </w:rPr>
        <w:t xml:space="preserve">. They represent proportions of all recorded MCMC iterations that lie outside the 95% credibility intervals estimated based on the estimated posterior distributions of parameters. </w:t>
      </w:r>
    </w:p>
    <w:p w14:paraId="566B5712" w14:textId="39D2A6D9" w:rsidR="00D62E24" w:rsidRDefault="00D62E24" w:rsidP="00F51BE6">
      <w:pPr>
        <w:spacing w:line="480" w:lineRule="auto"/>
        <w:ind w:firstLine="708"/>
        <w:contextualSpacing/>
        <w:rPr>
          <w:rFonts w:eastAsia="MS Mincho" w:cs="Times New Roman"/>
          <w:sz w:val="24"/>
          <w:szCs w:val="24"/>
          <w:lang w:val="en-US"/>
        </w:rPr>
      </w:pPr>
      <w:r w:rsidRPr="00DA4969">
        <w:rPr>
          <w:rFonts w:eastAsia="MS Mincho" w:cs="Times New Roman"/>
          <w:sz w:val="24"/>
          <w:szCs w:val="24"/>
          <w:lang w:val="en-US"/>
        </w:rPr>
        <w:t xml:space="preserve">The phylogenetic random effect was modelled based on a recent phyla-wide phylogeny </w:t>
      </w:r>
      <w:r w:rsidRPr="00DA4969">
        <w:rPr>
          <w:rFonts w:eastAsia="MS Mincho" w:cs="Times New Roman"/>
          <w:sz w:val="24"/>
          <w:szCs w:val="24"/>
          <w:lang w:val="en-US"/>
        </w:rPr>
        <w:fldChar w:fldCharType="begin"/>
      </w:r>
      <w:r w:rsidR="00846F7A">
        <w:rPr>
          <w:rFonts w:eastAsia="MS Mincho" w:cs="Times New Roman"/>
          <w:sz w:val="24"/>
          <w:szCs w:val="24"/>
          <w:lang w:val="en-US"/>
        </w:rPr>
        <w:instrText xml:space="preserve"> ADDIN EN.CITE &lt;EndNote&gt;&lt;Cite&gt;&lt;Author&gt;Jetz&lt;/Author&gt;&lt;Year&gt;2012&lt;/Year&gt;&lt;RecNum&gt;3113&lt;/RecNum&gt;&lt;DisplayText&gt;[62]&lt;/DisplayText&gt;&lt;record&gt;&lt;rec-number&gt;3113&lt;/rec-number&gt;&lt;foreign-keys&gt;&lt;key app="EN" db-id="e0zefwt5sspzt8ept9axw55ixstzdtextd5w" timestamp="1364308678"&gt;3113&lt;/key&gt;&lt;/foreign-keys&gt;&lt;ref-type name="Journal Article"&gt;17&lt;/ref-type&gt;&lt;contributors&gt;&lt;authors&gt;&lt;author&gt;Jetz, W.&lt;/author&gt;&lt;author&gt;Thomas, G. H.&lt;/author&gt;&lt;author&gt;Joy, J. B.&lt;/author&gt;&lt;author&gt;Hartmann, K.&lt;/author&gt;&lt;author&gt;Mooers, A. O.&lt;/author&gt;&lt;/authors&gt;&lt;/contributors&gt;&lt;titles&gt;&lt;title&gt;The global diversity of birds in space and time&lt;/title&gt;&lt;secondary-title&gt;Nature&lt;/secondary-title&gt;&lt;/titles&gt;&lt;periodical&gt;&lt;full-title&gt;Nature&lt;/full-title&gt;&lt;/periodical&gt;&lt;pages&gt;444-448&lt;/pages&gt;&lt;volume&gt;491&lt;/volume&gt;&lt;number&gt;7424&lt;/number&gt;&lt;dates&gt;&lt;year&gt;2012&lt;/year&gt;&lt;/dates&gt;&lt;isbn&gt;0028-0836&lt;/isbn&gt;&lt;urls&gt;&lt;related-urls&gt;&lt;url&gt;http://dx.doi.org/10.1038/nature11631&lt;/url&gt;&lt;/related-urls&gt;&lt;/urls&gt;&lt;electronic-resource-num&gt;10.1038/nature11631&lt;/electronic-resource-num&gt;&lt;/record&gt;&lt;/Cite&gt;&lt;/EndNote&gt;</w:instrText>
      </w:r>
      <w:r w:rsidRPr="00DA4969">
        <w:rPr>
          <w:rFonts w:eastAsia="MS Mincho" w:cs="Times New Roman"/>
          <w:sz w:val="24"/>
          <w:szCs w:val="24"/>
          <w:lang w:val="en-US"/>
        </w:rPr>
        <w:fldChar w:fldCharType="separate"/>
      </w:r>
      <w:r w:rsidR="00846F7A">
        <w:rPr>
          <w:rFonts w:eastAsia="MS Mincho" w:cs="Times New Roman"/>
          <w:noProof/>
          <w:sz w:val="24"/>
          <w:szCs w:val="24"/>
          <w:lang w:val="en-US"/>
        </w:rPr>
        <w:t>[62]</w:t>
      </w:r>
      <w:r w:rsidRPr="00DA4969">
        <w:rPr>
          <w:rFonts w:eastAsia="MS Mincho" w:cs="Times New Roman"/>
          <w:sz w:val="24"/>
          <w:szCs w:val="24"/>
          <w:lang w:val="en-US"/>
        </w:rPr>
        <w:fldChar w:fldCharType="end"/>
      </w:r>
      <w:r w:rsidRPr="00DA4969">
        <w:rPr>
          <w:rFonts w:eastAsia="MS Mincho" w:cs="Times New Roman"/>
          <w:sz w:val="24"/>
          <w:szCs w:val="24"/>
          <w:lang w:val="en-US"/>
        </w:rPr>
        <w:t xml:space="preserve">. For initial and complementary analyses, we used a consensus tree based on the Hackett backbone </w:t>
      </w:r>
      <w:r w:rsidRPr="00DA4969">
        <w:rPr>
          <w:rFonts w:eastAsia="MS Mincho" w:cs="Times New Roman"/>
          <w:sz w:val="24"/>
          <w:szCs w:val="24"/>
          <w:lang w:val="en-US"/>
        </w:rPr>
        <w:fldChar w:fldCharType="begin"/>
      </w:r>
      <w:r w:rsidR="00846F7A">
        <w:rPr>
          <w:rFonts w:eastAsia="MS Mincho" w:cs="Times New Roman"/>
          <w:sz w:val="24"/>
          <w:szCs w:val="24"/>
          <w:lang w:val="en-US"/>
        </w:rPr>
        <w:instrText xml:space="preserve"> ADDIN EN.CITE &lt;EndNote&gt;&lt;Cite&gt;&lt;Author&gt;Hackett&lt;/Author&gt;&lt;Year&gt;2008&lt;/Year&gt;&lt;RecNum&gt;1908&lt;/RecNum&gt;&lt;DisplayText&gt;[73]&lt;/DisplayText&gt;&lt;record&gt;&lt;rec-number&gt;1908&lt;/rec-number&gt;&lt;foreign-keys&gt;&lt;key app="EN" db-id="e0zefwt5sspzt8ept9axw55ixstzdtextd5w" timestamp="0"&gt;1908&lt;/key&gt;&lt;/foreign-keys&gt;&lt;ref-type name="Journal Article"&gt;17&lt;/ref-type&gt;&lt;contributors&gt;&lt;authors&gt;&lt;author&gt;Hackett, Shannon J.&lt;/author&gt;&lt;author&gt;Kimball, Rebecca T.&lt;/author&gt;&lt;author&gt;Reddy, Sushma&lt;/author&gt;&lt;author&gt;Bowie, Rauri C. K.&lt;/author&gt;&lt;author&gt;Braun, Edward L.&lt;/author&gt;&lt;author&gt;Braun, Michael J.&lt;/author&gt;&lt;author&gt;Chojnowski, Jena L.&lt;/author&gt;&lt;author&gt;Cox, W. Andrew&lt;/author&gt;&lt;author&gt;Han, Kin-Lan&lt;/author&gt;&lt;author&gt;Harshman, John&lt;/author&gt;&lt;author&gt;Huddleston, Christopher J.&lt;/author&gt;&lt;author&gt;Marks, Ben D.&lt;/author&gt;&lt;author&gt;Miglia, Kathleen J.&lt;/author&gt;&lt;author&gt;Moore, William S.&lt;/author&gt;&lt;author&gt;Sheldon, Frederick H.&lt;/author&gt;&lt;author&gt;Steadman, David W.&lt;/author&gt;&lt;author&gt;Witt, Christopher C.&lt;/author&gt;&lt;author&gt;Yuri, Tamaki&lt;/author&gt;&lt;/authors&gt;&lt;/contributors&gt;&lt;titles&gt;&lt;title&gt;A Phylogenomic Study of Birds Reveals Their Evolutionary History&lt;/title&gt;&lt;secondary-title&gt;Science&lt;/secondary-title&gt;&lt;/titles&gt;&lt;periodical&gt;&lt;full-title&gt;Science&lt;/full-title&gt;&lt;/periodical&gt;&lt;pages&gt;1763-1768&lt;/pages&gt;&lt;volume&gt;320&lt;/volume&gt;&lt;number&gt;5884&lt;/number&gt;&lt;dates&gt;&lt;year&gt;2008&lt;/year&gt;&lt;pub-dates&gt;&lt;date&gt;June 27, 2008&lt;/date&gt;&lt;/pub-dates&gt;&lt;/dates&gt;&lt;urls&gt;&lt;related-urls&gt;&lt;url&gt;http://www.sciencemag.org/cgi/content/abstract/320/5884/1763 &lt;/url&gt;&lt;/related-urls&gt;&lt;/urls&gt;&lt;electronic-resource-num&gt;10.1126/science.1157704&lt;/electronic-resource-num&gt;&lt;/record&gt;&lt;/Cite&gt;&lt;/EndNote&gt;</w:instrText>
      </w:r>
      <w:r w:rsidRPr="00DA4969">
        <w:rPr>
          <w:rFonts w:eastAsia="MS Mincho" w:cs="Times New Roman"/>
          <w:sz w:val="24"/>
          <w:szCs w:val="24"/>
          <w:lang w:val="en-US"/>
        </w:rPr>
        <w:fldChar w:fldCharType="separate"/>
      </w:r>
      <w:r w:rsidR="00846F7A">
        <w:rPr>
          <w:rFonts w:eastAsia="MS Mincho" w:cs="Times New Roman"/>
          <w:noProof/>
          <w:sz w:val="24"/>
          <w:szCs w:val="24"/>
          <w:lang w:val="en-US"/>
        </w:rPr>
        <w:t>[73]</w:t>
      </w:r>
      <w:r w:rsidRPr="00DA4969">
        <w:rPr>
          <w:rFonts w:eastAsia="MS Mincho" w:cs="Times New Roman"/>
          <w:sz w:val="24"/>
          <w:szCs w:val="24"/>
          <w:lang w:val="en-US"/>
        </w:rPr>
        <w:fldChar w:fldCharType="end"/>
      </w:r>
      <w:r w:rsidR="003E1E3C">
        <w:rPr>
          <w:rFonts w:eastAsia="MS Mincho" w:cs="Times New Roman"/>
          <w:sz w:val="24"/>
          <w:szCs w:val="24"/>
          <w:lang w:val="en-US"/>
        </w:rPr>
        <w:t>,</w:t>
      </w:r>
      <w:r w:rsidRPr="00DA4969">
        <w:rPr>
          <w:rFonts w:eastAsia="MS Mincho" w:cs="Times New Roman"/>
          <w:sz w:val="24"/>
          <w:szCs w:val="24"/>
          <w:lang w:val="en-US"/>
        </w:rPr>
        <w:t xml:space="preserve"> however we confirmed that using the alternative Ericsson backbone introduces negligible variation to the model estimates (</w:t>
      </w:r>
      <w:r w:rsidR="003E1E3C">
        <w:rPr>
          <w:rFonts w:eastAsia="MS Mincho" w:cs="Times New Roman"/>
          <w:sz w:val="24"/>
          <w:szCs w:val="24"/>
          <w:lang w:val="en-US"/>
        </w:rPr>
        <w:t xml:space="preserve">both </w:t>
      </w:r>
      <w:r w:rsidRPr="00DA4969">
        <w:rPr>
          <w:rFonts w:eastAsia="MS Mincho" w:cs="Times New Roman"/>
          <w:sz w:val="24"/>
          <w:szCs w:val="24"/>
          <w:lang w:val="en-US"/>
        </w:rPr>
        <w:t xml:space="preserve">not shown but available upon request). To account for the uncertainty of phylogeny estimation we refitted the main model with 50 randomly selected trees from the posterior distribution of trees published in </w:t>
      </w:r>
      <w:proofErr w:type="spellStart"/>
      <w:r w:rsidRPr="00DA4969">
        <w:rPr>
          <w:rFonts w:eastAsia="MS Mincho" w:cs="Times New Roman"/>
          <w:sz w:val="24"/>
          <w:szCs w:val="24"/>
          <w:lang w:val="en-US"/>
        </w:rPr>
        <w:t>Jetz</w:t>
      </w:r>
      <w:proofErr w:type="spellEnd"/>
      <w:r w:rsidRPr="00DA4969">
        <w:rPr>
          <w:rFonts w:eastAsia="MS Mincho" w:cs="Times New Roman"/>
          <w:sz w:val="24"/>
          <w:szCs w:val="24"/>
          <w:lang w:val="en-US"/>
        </w:rPr>
        <w:t xml:space="preserve"> et al. </w:t>
      </w:r>
      <w:r w:rsidRPr="00DA4969">
        <w:rPr>
          <w:rFonts w:eastAsia="MS Mincho" w:cs="Times New Roman"/>
          <w:sz w:val="24"/>
          <w:szCs w:val="24"/>
          <w:lang w:val="en-US"/>
        </w:rPr>
        <w:fldChar w:fldCharType="begin"/>
      </w:r>
      <w:r w:rsidR="00846F7A">
        <w:rPr>
          <w:rFonts w:eastAsia="MS Mincho" w:cs="Times New Roman"/>
          <w:sz w:val="24"/>
          <w:szCs w:val="24"/>
          <w:lang w:val="en-US"/>
        </w:rPr>
        <w:instrText xml:space="preserve"> ADDIN EN.CITE &lt;EndNote&gt;&lt;Cite&gt;&lt;Author&gt;Jetz&lt;/Author&gt;&lt;Year&gt;2012&lt;/Year&gt;&lt;RecNum&gt;3113&lt;/RecNum&gt;&lt;DisplayText&gt;[62]&lt;/DisplayText&gt;&lt;record&gt;&lt;rec-number&gt;3113&lt;/rec-number&gt;&lt;foreign-keys&gt;&lt;key app="EN" db-id="e0zefwt5sspzt8ept9axw55ixstzdtextd5w" timestamp="1364308678"&gt;3113&lt;/key&gt;&lt;/foreign-keys&gt;&lt;ref-type name="Journal Article"&gt;17&lt;/ref-type&gt;&lt;contributors&gt;&lt;authors&gt;&lt;author&gt;Jetz, W.&lt;/author&gt;&lt;author&gt;Thomas, G. H.&lt;/author&gt;&lt;author&gt;Joy, J. B.&lt;/author&gt;&lt;author&gt;Hartmann, K.&lt;/author&gt;&lt;author&gt;Mooers, A. O.&lt;/author&gt;&lt;/authors&gt;&lt;/contributors&gt;&lt;titles&gt;&lt;title&gt;The global diversity of birds in space and time&lt;/title&gt;&lt;secondary-title&gt;Nature&lt;/secondary-title&gt;&lt;/titles&gt;&lt;periodical&gt;&lt;full-title&gt;Nature&lt;/full-title&gt;&lt;/periodical&gt;&lt;pages&gt;444-448&lt;/pages&gt;&lt;volume&gt;491&lt;/volume&gt;&lt;number&gt;7424&lt;/number&gt;&lt;dates&gt;&lt;year&gt;2012&lt;/year&gt;&lt;/dates&gt;&lt;isbn&gt;0028-0836&lt;/isbn&gt;&lt;urls&gt;&lt;related-urls&gt;&lt;url&gt;http://dx.doi.org/10.1038/nature11631&lt;/url&gt;&lt;/related-urls&gt;&lt;/urls&gt;&lt;electronic-resource-num&gt;10.1038/nature11631&lt;/electronic-resource-num&gt;&lt;/record&gt;&lt;/Cite&gt;&lt;/EndNote&gt;</w:instrText>
      </w:r>
      <w:r w:rsidRPr="00DA4969">
        <w:rPr>
          <w:rFonts w:eastAsia="MS Mincho" w:cs="Times New Roman"/>
          <w:sz w:val="24"/>
          <w:szCs w:val="24"/>
          <w:lang w:val="en-US"/>
        </w:rPr>
        <w:fldChar w:fldCharType="separate"/>
      </w:r>
      <w:r w:rsidR="00846F7A">
        <w:rPr>
          <w:rFonts w:eastAsia="MS Mincho" w:cs="Times New Roman"/>
          <w:noProof/>
          <w:sz w:val="24"/>
          <w:szCs w:val="24"/>
          <w:lang w:val="en-US"/>
        </w:rPr>
        <w:t>[62]</w:t>
      </w:r>
      <w:r w:rsidRPr="00DA4969">
        <w:rPr>
          <w:rFonts w:eastAsia="MS Mincho" w:cs="Times New Roman"/>
          <w:sz w:val="24"/>
          <w:szCs w:val="24"/>
          <w:lang w:val="en-US"/>
        </w:rPr>
        <w:fldChar w:fldCharType="end"/>
      </w:r>
      <w:r w:rsidRPr="00DA4969">
        <w:rPr>
          <w:rFonts w:eastAsia="MS Mincho" w:cs="Times New Roman"/>
          <w:sz w:val="24"/>
          <w:szCs w:val="24"/>
          <w:lang w:val="en-US"/>
        </w:rPr>
        <w:t xml:space="preserve">. This number of trees used in our study is sufficient to account for uncertainty in the phylogeny estimation </w:t>
      </w:r>
      <w:r w:rsidRPr="00DA4969">
        <w:rPr>
          <w:rFonts w:eastAsia="MS Mincho" w:cs="Times New Roman"/>
          <w:sz w:val="24"/>
          <w:szCs w:val="24"/>
          <w:lang w:val="en-US"/>
        </w:rPr>
        <w:fldChar w:fldCharType="begin"/>
      </w:r>
      <w:r w:rsidR="00846F7A">
        <w:rPr>
          <w:rFonts w:eastAsia="MS Mincho" w:cs="Times New Roman"/>
          <w:sz w:val="24"/>
          <w:szCs w:val="24"/>
          <w:lang w:val="en-US"/>
        </w:rPr>
        <w:instrText xml:space="preserve"> ADDIN EN.CITE &lt;EndNote&gt;&lt;Cite&gt;&lt;Author&gt;Nakagawa&lt;/Author&gt;&lt;Year&gt;2015&lt;/Year&gt;&lt;RecNum&gt;3702&lt;/RecNum&gt;&lt;DisplayText&gt;[74]&lt;/DisplayText&gt;&lt;record&gt;&lt;rec-number&gt;3702&lt;/rec-number&gt;&lt;foreign-keys&gt;&lt;key app="EN" db-id="e0zefwt5sspzt8ept9axw55ixstzdtextd5w" timestamp="1440420023"&gt;3702&lt;/key&gt;&lt;/foreign-keys&gt;&lt;ref-type name="Journal Article"&gt;17&lt;/ref-type&gt;&lt;contributors&gt;&lt;authors&gt;&lt;author&gt;Nakagawa, Shinichi&lt;/author&gt;&lt;author&gt;de Villemereuil, Pierre&lt;/author&gt;&lt;/authors&gt;&lt;/contributors&gt;&lt;titles&gt;&lt;title&gt;A simple and general method for accounting for phylogenetic uncertainty via Rubin’s rules in comparative analysis&lt;/title&gt;&lt;secondary-title&gt;PeerJ PrePrints&lt;/secondary-title&gt;&lt;/titles&gt;&lt;periodical&gt;&lt;full-title&gt;PeerJ PrePrints&lt;/full-title&gt;&lt;/periodical&gt;&lt;pages&gt;e1488&lt;/pages&gt;&lt;volume&gt;3&lt;/volume&gt;&lt;dates&gt;&lt;year&gt;2015&lt;/year&gt;&lt;/dates&gt;&lt;isbn&gt;2167-9843&lt;/isbn&gt;&lt;urls&gt;&lt;/urls&gt;&lt;/record&gt;&lt;/Cite&gt;&lt;/EndNote&gt;</w:instrText>
      </w:r>
      <w:r w:rsidRPr="00DA4969">
        <w:rPr>
          <w:rFonts w:eastAsia="MS Mincho" w:cs="Times New Roman"/>
          <w:sz w:val="24"/>
          <w:szCs w:val="24"/>
          <w:lang w:val="en-US"/>
        </w:rPr>
        <w:fldChar w:fldCharType="separate"/>
      </w:r>
      <w:r w:rsidR="00846F7A">
        <w:rPr>
          <w:rFonts w:eastAsia="MS Mincho" w:cs="Times New Roman"/>
          <w:noProof/>
          <w:sz w:val="24"/>
          <w:szCs w:val="24"/>
          <w:lang w:val="en-US"/>
        </w:rPr>
        <w:t>[74]</w:t>
      </w:r>
      <w:r w:rsidRPr="00DA4969">
        <w:rPr>
          <w:rFonts w:eastAsia="MS Mincho" w:cs="Times New Roman"/>
          <w:sz w:val="24"/>
          <w:szCs w:val="24"/>
          <w:lang w:val="en-US"/>
        </w:rPr>
        <w:fldChar w:fldCharType="end"/>
      </w:r>
      <w:r w:rsidRPr="00DA4969">
        <w:rPr>
          <w:rFonts w:eastAsia="MS Mincho" w:cs="Times New Roman"/>
          <w:sz w:val="24"/>
          <w:szCs w:val="24"/>
          <w:lang w:val="en-US"/>
        </w:rPr>
        <w:t>. To summarize the effect of this analysis we calculated the proportion of all 50 models that returns a statistically significant (</w:t>
      </w:r>
      <w:proofErr w:type="spellStart"/>
      <w:r w:rsidRPr="00DA4969">
        <w:rPr>
          <w:rFonts w:eastAsia="MS Mincho" w:cs="Times New Roman"/>
          <w:sz w:val="24"/>
          <w:szCs w:val="24"/>
          <w:lang w:val="en-US"/>
        </w:rPr>
        <w:t>pMCMC</w:t>
      </w:r>
      <w:proofErr w:type="spellEnd"/>
      <w:r w:rsidRPr="00DA4969">
        <w:rPr>
          <w:rFonts w:eastAsia="MS Mincho" w:cs="Times New Roman"/>
          <w:sz w:val="24"/>
          <w:szCs w:val="24"/>
          <w:lang w:val="en-US"/>
        </w:rPr>
        <w:t>&lt;0.05) effect.</w:t>
      </w:r>
    </w:p>
    <w:p w14:paraId="08BD6BE0" w14:textId="77777777" w:rsidR="00D5061E" w:rsidRDefault="00D5061E" w:rsidP="00F51BE6">
      <w:pPr>
        <w:spacing w:line="480" w:lineRule="auto"/>
        <w:contextualSpacing/>
        <w:rPr>
          <w:rFonts w:cs="Times New Roman"/>
          <w:b/>
          <w:sz w:val="24"/>
          <w:szCs w:val="24"/>
          <w:u w:val="single"/>
          <w:lang w:val="en-US"/>
        </w:rPr>
      </w:pPr>
    </w:p>
    <w:p w14:paraId="55C8594A" w14:textId="19706AC9" w:rsidR="00977C38" w:rsidRPr="00DA4969" w:rsidRDefault="00DA4969" w:rsidP="00F51BE6">
      <w:pPr>
        <w:spacing w:line="480" w:lineRule="auto"/>
        <w:contextualSpacing/>
        <w:rPr>
          <w:rFonts w:cs="Times New Roman"/>
          <w:b/>
          <w:sz w:val="24"/>
          <w:szCs w:val="24"/>
          <w:u w:val="single"/>
          <w:lang w:val="en-US"/>
        </w:rPr>
      </w:pPr>
      <w:r w:rsidRPr="00DA4969">
        <w:rPr>
          <w:rFonts w:cs="Times New Roman"/>
          <w:b/>
          <w:sz w:val="24"/>
          <w:szCs w:val="24"/>
          <w:u w:val="single"/>
          <w:lang w:val="en-US"/>
        </w:rPr>
        <w:t>References</w:t>
      </w:r>
    </w:p>
    <w:p w14:paraId="61186221" w14:textId="77777777" w:rsidR="003D2270" w:rsidRPr="003D2270" w:rsidRDefault="00977C38" w:rsidP="003D2270">
      <w:pPr>
        <w:pStyle w:val="EndNoteBibliography"/>
        <w:spacing w:after="0"/>
      </w:pPr>
      <w:r w:rsidRPr="00DA4969">
        <w:rPr>
          <w:rFonts w:asciiTheme="minorHAnsi" w:hAnsiTheme="minorHAnsi" w:cs="Times New Roman"/>
          <w:sz w:val="24"/>
          <w:szCs w:val="24"/>
        </w:rPr>
        <w:fldChar w:fldCharType="begin"/>
      </w:r>
      <w:r w:rsidRPr="00DA4969">
        <w:rPr>
          <w:rFonts w:asciiTheme="minorHAnsi" w:hAnsiTheme="minorHAnsi" w:cs="Times New Roman"/>
          <w:sz w:val="24"/>
          <w:szCs w:val="24"/>
        </w:rPr>
        <w:instrText xml:space="preserve"> ADDIN EN.REFLIST </w:instrText>
      </w:r>
      <w:r w:rsidRPr="00DA4969">
        <w:rPr>
          <w:rFonts w:asciiTheme="minorHAnsi" w:hAnsiTheme="minorHAnsi" w:cs="Times New Roman"/>
          <w:sz w:val="24"/>
          <w:szCs w:val="24"/>
        </w:rPr>
        <w:fldChar w:fldCharType="separate"/>
      </w:r>
      <w:r w:rsidR="003D2270" w:rsidRPr="003D2270">
        <w:t>1.</w:t>
      </w:r>
      <w:r w:rsidR="003D2270" w:rsidRPr="003D2270">
        <w:tab/>
        <w:t>Cockburn A. Prevalence of different modes of parental care in birds. Proceedings of the Royal Society B-Biological Sciences. 2006;273(1592):1375-83. doi: 10.1098/rspb.2005.3458. PubMed PMID: ISI:000237780100010.</w:t>
      </w:r>
    </w:p>
    <w:p w14:paraId="34C93FAE" w14:textId="77777777" w:rsidR="003D2270" w:rsidRPr="003D2270" w:rsidRDefault="003D2270" w:rsidP="003D2270">
      <w:pPr>
        <w:pStyle w:val="EndNoteBibliography"/>
        <w:spacing w:after="0"/>
      </w:pPr>
      <w:r w:rsidRPr="003D2270">
        <w:t>2.</w:t>
      </w:r>
      <w:r w:rsidRPr="003D2270">
        <w:tab/>
        <w:t>Russell EM. Avian life histories: Is extended parental care the southern secret? Emu. 2000;100:377-99. PubMed PMID: ISI:000167845800005.</w:t>
      </w:r>
    </w:p>
    <w:p w14:paraId="7B711512" w14:textId="77777777" w:rsidR="003D2270" w:rsidRPr="003D2270" w:rsidRDefault="003D2270" w:rsidP="003D2270">
      <w:pPr>
        <w:pStyle w:val="EndNoteBibliography"/>
        <w:spacing w:after="0"/>
      </w:pPr>
      <w:r w:rsidRPr="003D2270">
        <w:lastRenderedPageBreak/>
        <w:t>3.</w:t>
      </w:r>
      <w:r w:rsidRPr="003D2270">
        <w:tab/>
        <w:t>Riehl C. Evolutionary routes to non-kin cooperative breeding in birds. Proceedings of the Royal Society B: Biological Sciences. 2013;280(1772):20132245.</w:t>
      </w:r>
    </w:p>
    <w:p w14:paraId="568DDD76" w14:textId="77777777" w:rsidR="003D2270" w:rsidRPr="003D2270" w:rsidRDefault="003D2270" w:rsidP="003D2270">
      <w:pPr>
        <w:pStyle w:val="EndNoteBibliography"/>
        <w:spacing w:after="0"/>
      </w:pPr>
      <w:r w:rsidRPr="003D2270">
        <w:t>4.</w:t>
      </w:r>
      <w:r w:rsidRPr="003D2270">
        <w:tab/>
        <w:t>Cramp S, Simmons KE, Perrins CM, Brooks DJ. Handbook of the birds of Europe, the Middle East and North Africa. Oxford: Oxford University Press; 1994.</w:t>
      </w:r>
    </w:p>
    <w:p w14:paraId="4DBF903C" w14:textId="77777777" w:rsidR="003D2270" w:rsidRPr="003D2270" w:rsidRDefault="003D2270" w:rsidP="003D2270">
      <w:pPr>
        <w:pStyle w:val="EndNoteBibliography"/>
        <w:spacing w:after="0"/>
      </w:pPr>
      <w:r w:rsidRPr="003D2270">
        <w:t>5.</w:t>
      </w:r>
      <w:r w:rsidRPr="003D2270">
        <w:tab/>
        <w:t>Del Hoyo J, Elliot A, Sargatal J, Christie DA. Handbook of the Birds of the World. Barcelona: Lynx Editions. 2011.</w:t>
      </w:r>
    </w:p>
    <w:p w14:paraId="1BAD47BF" w14:textId="77777777" w:rsidR="003D2270" w:rsidRPr="003D2270" w:rsidRDefault="003D2270" w:rsidP="003D2270">
      <w:pPr>
        <w:pStyle w:val="EndNoteBibliography"/>
        <w:spacing w:after="0"/>
      </w:pPr>
      <w:r w:rsidRPr="003D2270">
        <w:t>6.</w:t>
      </w:r>
      <w:r w:rsidRPr="003D2270">
        <w:tab/>
        <w:t>Higgins PJ, Marchant S, Peter JM, Cowling S, Davies J. Handbook of Australian, New Zealand &amp; Antarctic Birds: Oxford University Press; 2007.</w:t>
      </w:r>
    </w:p>
    <w:p w14:paraId="72C2592F" w14:textId="77777777" w:rsidR="003D2270" w:rsidRPr="003D2270" w:rsidRDefault="003D2270" w:rsidP="003D2270">
      <w:pPr>
        <w:pStyle w:val="EndNoteBibliography"/>
        <w:spacing w:after="0"/>
      </w:pPr>
      <w:r w:rsidRPr="003D2270">
        <w:t>7.</w:t>
      </w:r>
      <w:r w:rsidRPr="003D2270">
        <w:tab/>
        <w:t>Hockey PAR, Dean WJJ, Ryan PG. Roberts Birds of Southern Africa. 7th edition ed. Cape Town: Trustees of the John Voelcker Bird Book Fund; 2005.</w:t>
      </w:r>
    </w:p>
    <w:p w14:paraId="67658017" w14:textId="5448686F" w:rsidR="003D2270" w:rsidRPr="003D2270" w:rsidRDefault="003D2270" w:rsidP="003D2270">
      <w:pPr>
        <w:pStyle w:val="EndNoteBibliography"/>
        <w:spacing w:after="0"/>
      </w:pPr>
      <w:r w:rsidRPr="003D2270">
        <w:t>8.</w:t>
      </w:r>
      <w:r w:rsidRPr="003D2270">
        <w:tab/>
        <w:t xml:space="preserve">Poole A. The birds of North America online. Cornell Laboratory of Ornithology, Ithaca, NY Available via </w:t>
      </w:r>
      <w:hyperlink r:id="rId11" w:history="1">
        <w:r w:rsidRPr="003D2270">
          <w:rPr>
            <w:rStyle w:val="Hyperlink"/>
          </w:rPr>
          <w:t>http://bnabirdscornelledu/BNA</w:t>
        </w:r>
      </w:hyperlink>
      <w:r w:rsidRPr="003D2270">
        <w:t>. 2005.</w:t>
      </w:r>
    </w:p>
    <w:p w14:paraId="6397F52D" w14:textId="77777777" w:rsidR="003D2270" w:rsidRPr="003D2270" w:rsidRDefault="003D2270" w:rsidP="003D2270">
      <w:pPr>
        <w:pStyle w:val="EndNoteBibliography"/>
        <w:spacing w:after="0"/>
      </w:pPr>
      <w:r w:rsidRPr="003D2270">
        <w:t>9.</w:t>
      </w:r>
      <w:r w:rsidRPr="003D2270">
        <w:tab/>
        <w:t>Ali S, Ripley SD. Handbook of the birds of India and Pakistan, together with those of Bangladesh, Nepal, Bhutan, and Sri Lanka. 2002.</w:t>
      </w:r>
    </w:p>
    <w:p w14:paraId="0C78D87C" w14:textId="77777777" w:rsidR="003D2270" w:rsidRPr="003D2270" w:rsidRDefault="003D2270" w:rsidP="003D2270">
      <w:pPr>
        <w:pStyle w:val="EndNoteBibliography"/>
        <w:spacing w:after="0"/>
      </w:pPr>
      <w:r w:rsidRPr="003D2270">
        <w:t>10.</w:t>
      </w:r>
      <w:r w:rsidRPr="003D2270">
        <w:tab/>
        <w:t>Fry CH, Fry K. Kingfishers, bee-eaters and rollers: A&amp;C Black; 2010.</w:t>
      </w:r>
    </w:p>
    <w:p w14:paraId="4550DD4C" w14:textId="77777777" w:rsidR="003D2270" w:rsidRPr="003D2270" w:rsidRDefault="003D2270" w:rsidP="003D2270">
      <w:pPr>
        <w:pStyle w:val="EndNoteBibliography"/>
        <w:spacing w:after="0"/>
      </w:pPr>
      <w:r w:rsidRPr="003D2270">
        <w:t>11.</w:t>
      </w:r>
      <w:r w:rsidRPr="003D2270">
        <w:tab/>
        <w:t>Madge S. Crows and jays: A&amp;C Black; 2010.</w:t>
      </w:r>
    </w:p>
    <w:p w14:paraId="294749ED" w14:textId="77777777" w:rsidR="003D2270" w:rsidRPr="003D2270" w:rsidRDefault="003D2270" w:rsidP="003D2270">
      <w:pPr>
        <w:pStyle w:val="EndNoteBibliography"/>
        <w:spacing w:after="0"/>
      </w:pPr>
      <w:r w:rsidRPr="003D2270">
        <w:t>12.</w:t>
      </w:r>
      <w:r w:rsidRPr="003D2270">
        <w:tab/>
        <w:t>Erritzøe J, Mann CF, Brammer FP, Fuller RA. Cuckoos of the world: Bloomsbury (Christopher Helm); 2012.</w:t>
      </w:r>
    </w:p>
    <w:p w14:paraId="2AAA4025" w14:textId="77777777" w:rsidR="003D2270" w:rsidRPr="003D2270" w:rsidRDefault="003D2270" w:rsidP="003D2270">
      <w:pPr>
        <w:pStyle w:val="EndNoteBibliography"/>
        <w:spacing w:after="0"/>
      </w:pPr>
      <w:r w:rsidRPr="003D2270">
        <w:t>13.</w:t>
      </w:r>
      <w:r w:rsidRPr="003D2270">
        <w:tab/>
        <w:t>Clement P, Harris A, Davies J. Finches and Sparrows: Bloomsbury (Christopher Helm); 2011.</w:t>
      </w:r>
    </w:p>
    <w:p w14:paraId="1B26BE8C" w14:textId="77777777" w:rsidR="003D2270" w:rsidRPr="003D2270" w:rsidRDefault="003D2270" w:rsidP="003D2270">
      <w:pPr>
        <w:pStyle w:val="EndNoteBibliography"/>
        <w:spacing w:after="0"/>
      </w:pPr>
      <w:r w:rsidRPr="003D2270">
        <w:t>14.</w:t>
      </w:r>
      <w:r w:rsidRPr="003D2270">
        <w:tab/>
        <w:t>Kennerley P, Pearson D. Reed and bush warblers: A&amp;C Black; 2010.</w:t>
      </w:r>
    </w:p>
    <w:p w14:paraId="28A2F4EE" w14:textId="77777777" w:rsidR="003D2270" w:rsidRPr="003D2270" w:rsidRDefault="003D2270" w:rsidP="003D2270">
      <w:pPr>
        <w:pStyle w:val="EndNoteBibliography"/>
        <w:spacing w:after="0"/>
      </w:pPr>
      <w:r w:rsidRPr="003D2270">
        <w:t>15.</w:t>
      </w:r>
      <w:r w:rsidRPr="003D2270">
        <w:tab/>
        <w:t>König C, Weick F, Becking J-H. Owls of the world: A&amp;C Black; 2009.</w:t>
      </w:r>
    </w:p>
    <w:p w14:paraId="6CEDD71D" w14:textId="77777777" w:rsidR="003D2270" w:rsidRPr="003D2270" w:rsidRDefault="003D2270" w:rsidP="003D2270">
      <w:pPr>
        <w:pStyle w:val="EndNoteBibliography"/>
        <w:spacing w:after="0"/>
      </w:pPr>
      <w:r w:rsidRPr="003D2270">
        <w:t>16.</w:t>
      </w:r>
      <w:r w:rsidRPr="003D2270">
        <w:tab/>
        <w:t>Olsen KM. Gulls of Europe, Asia and North America: A&amp;C Black; 2010.</w:t>
      </w:r>
    </w:p>
    <w:p w14:paraId="09837C7B" w14:textId="77777777" w:rsidR="003D2270" w:rsidRPr="003D2270" w:rsidRDefault="003D2270" w:rsidP="003D2270">
      <w:pPr>
        <w:pStyle w:val="EndNoteBibliography"/>
        <w:spacing w:after="0"/>
      </w:pPr>
      <w:r w:rsidRPr="003D2270">
        <w:t>17.</w:t>
      </w:r>
      <w:r w:rsidRPr="003D2270">
        <w:tab/>
        <w:t>Alström P, Mild K, Zetterström B. Pipits and Wagtails of Europe, Asia and North America: A&amp;C Black; 2003.</w:t>
      </w:r>
    </w:p>
    <w:p w14:paraId="0D098463" w14:textId="77777777" w:rsidR="003D2270" w:rsidRPr="003D2270" w:rsidRDefault="003D2270" w:rsidP="003D2270">
      <w:pPr>
        <w:pStyle w:val="EndNoteBibliography"/>
        <w:spacing w:after="0"/>
      </w:pPr>
      <w:r w:rsidRPr="003D2270">
        <w:t>18.</w:t>
      </w:r>
      <w:r w:rsidRPr="003D2270">
        <w:tab/>
        <w:t>Mann CF, Cheke RA. Sunbirds: a guide to the sunbirds, flowerpeckers, spiderhunters and sugarbirds of the world: A&amp;C Black; 2010.</w:t>
      </w:r>
    </w:p>
    <w:p w14:paraId="4BFEEB97" w14:textId="77777777" w:rsidR="003D2270" w:rsidRPr="003D2270" w:rsidRDefault="003D2270" w:rsidP="003D2270">
      <w:pPr>
        <w:pStyle w:val="EndNoteBibliography"/>
        <w:spacing w:after="0"/>
      </w:pPr>
      <w:r w:rsidRPr="003D2270">
        <w:t>19.</w:t>
      </w:r>
      <w:r w:rsidRPr="003D2270">
        <w:tab/>
        <w:t>Brewer D, MacKay BK. Wrens, dippers and thrashers: A&amp;C Black; 2001.</w:t>
      </w:r>
    </w:p>
    <w:p w14:paraId="23DF33EE" w14:textId="77777777" w:rsidR="003D2270" w:rsidRPr="003D2270" w:rsidRDefault="003D2270" w:rsidP="003D2270">
      <w:pPr>
        <w:pStyle w:val="EndNoteBibliography"/>
        <w:spacing w:after="0"/>
      </w:pPr>
      <w:r w:rsidRPr="003D2270">
        <w:t>20.</w:t>
      </w:r>
      <w:r w:rsidRPr="003D2270">
        <w:tab/>
        <w:t>Ferguson-Lees J, Christie DA, Burton P, Franklin K, Mead D. Raptors of the world: Christopher Helm; 2001.</w:t>
      </w:r>
    </w:p>
    <w:p w14:paraId="2C4AFC45" w14:textId="77777777" w:rsidR="003D2270" w:rsidRPr="003D2270" w:rsidRDefault="003D2270" w:rsidP="003D2270">
      <w:pPr>
        <w:pStyle w:val="EndNoteBibliography"/>
        <w:spacing w:after="0"/>
      </w:pPr>
      <w:r w:rsidRPr="003D2270">
        <w:t>21.</w:t>
      </w:r>
      <w:r w:rsidRPr="003D2270">
        <w:tab/>
        <w:t>Harris T, Franklin K. Shrikes &amp; bush-shrikes: including wood-shrikes, helmet-shrikes, flycatcher-shrikes, philentomas, batises and wattle-eyes: Christpher Helm; 2000.</w:t>
      </w:r>
    </w:p>
    <w:p w14:paraId="4E06C79F" w14:textId="77777777" w:rsidR="003D2270" w:rsidRPr="003D2270" w:rsidRDefault="003D2270" w:rsidP="003D2270">
      <w:pPr>
        <w:pStyle w:val="EndNoteBibliography"/>
        <w:spacing w:after="0"/>
      </w:pPr>
      <w:r w:rsidRPr="003D2270">
        <w:t>22.</w:t>
      </w:r>
      <w:r w:rsidRPr="003D2270">
        <w:tab/>
        <w:t>Isler ML, Isler PR. The tanagers: natural history, distribution, and identification: Christopher Helm; 1987.</w:t>
      </w:r>
    </w:p>
    <w:p w14:paraId="28088A9C" w14:textId="77777777" w:rsidR="003D2270" w:rsidRPr="003D2270" w:rsidRDefault="003D2270" w:rsidP="003D2270">
      <w:pPr>
        <w:pStyle w:val="EndNoteBibliography"/>
        <w:spacing w:after="0"/>
      </w:pPr>
      <w:r w:rsidRPr="003D2270">
        <w:t>23.</w:t>
      </w:r>
      <w:r w:rsidRPr="003D2270">
        <w:tab/>
        <w:t>Jaramillo A, Burke P. New world blackbirds: Christopher Helm; 1999.</w:t>
      </w:r>
    </w:p>
    <w:p w14:paraId="05E1544A" w14:textId="77777777" w:rsidR="003D2270" w:rsidRPr="003D2270" w:rsidRDefault="003D2270" w:rsidP="003D2270">
      <w:pPr>
        <w:pStyle w:val="EndNoteBibliography"/>
        <w:spacing w:after="0"/>
      </w:pPr>
      <w:r w:rsidRPr="003D2270">
        <w:t>24.</w:t>
      </w:r>
      <w:r w:rsidRPr="003D2270">
        <w:tab/>
        <w:t>Feare C, Craig A. Starlings and mynas: Christopher Helm; 1998.</w:t>
      </w:r>
    </w:p>
    <w:p w14:paraId="39F99D5C" w14:textId="77777777" w:rsidR="003D2270" w:rsidRPr="003D2270" w:rsidRDefault="003D2270" w:rsidP="003D2270">
      <w:pPr>
        <w:pStyle w:val="EndNoteBibliography"/>
        <w:spacing w:after="0"/>
      </w:pPr>
      <w:r w:rsidRPr="003D2270">
        <w:t>25.</w:t>
      </w:r>
      <w:r w:rsidRPr="003D2270">
        <w:tab/>
        <w:t>Baker K. Warblers of Europe, Asia, and North Africa: Christopher Helm; 1997.</w:t>
      </w:r>
    </w:p>
    <w:p w14:paraId="5803C1B6" w14:textId="77777777" w:rsidR="003D2270" w:rsidRPr="003D2270" w:rsidRDefault="003D2270" w:rsidP="003D2270">
      <w:pPr>
        <w:pStyle w:val="EndNoteBibliography"/>
        <w:spacing w:after="0"/>
      </w:pPr>
      <w:r w:rsidRPr="003D2270">
        <w:t>26.</w:t>
      </w:r>
      <w:r w:rsidRPr="003D2270">
        <w:tab/>
        <w:t>Harrap S, Quinn D. Tits, Nuthatches and Treecreepers: An Identification Guide. London: Christopher Helm; 1995.</w:t>
      </w:r>
    </w:p>
    <w:p w14:paraId="4D1071B3" w14:textId="77777777" w:rsidR="003D2270" w:rsidRPr="003D2270" w:rsidRDefault="003D2270" w:rsidP="003D2270">
      <w:pPr>
        <w:pStyle w:val="EndNoteBibliography"/>
        <w:spacing w:after="0"/>
      </w:pPr>
      <w:r w:rsidRPr="003D2270">
        <w:t>27.</w:t>
      </w:r>
      <w:r w:rsidRPr="003D2270">
        <w:tab/>
        <w:t>Kear J. Ducks, Geese and Swans: Anseriformes. Oxford: Oxford University Press; 2005.</w:t>
      </w:r>
    </w:p>
    <w:p w14:paraId="65BAFF34" w14:textId="77777777" w:rsidR="003D2270" w:rsidRPr="003D2270" w:rsidRDefault="003D2270" w:rsidP="003D2270">
      <w:pPr>
        <w:pStyle w:val="EndNoteBibliography"/>
        <w:spacing w:after="0"/>
      </w:pPr>
      <w:r w:rsidRPr="003D2270">
        <w:t>28.</w:t>
      </w:r>
      <w:r w:rsidRPr="003D2270">
        <w:tab/>
        <w:t>Kemp AC, Woodcock M. The hornbills: bucerotiformes: Oxford University Press Oxford; 1995.</w:t>
      </w:r>
    </w:p>
    <w:p w14:paraId="32B94FBA" w14:textId="77777777" w:rsidR="003D2270" w:rsidRPr="003D2270" w:rsidRDefault="003D2270" w:rsidP="003D2270">
      <w:pPr>
        <w:pStyle w:val="EndNoteBibliography"/>
        <w:spacing w:after="0"/>
      </w:pPr>
      <w:r w:rsidRPr="003D2270">
        <w:t>29.</w:t>
      </w:r>
      <w:r w:rsidRPr="003D2270">
        <w:tab/>
        <w:t>Forshaw JM. Parrots of the World: Princeton University Press; 2010.</w:t>
      </w:r>
    </w:p>
    <w:p w14:paraId="143077DC" w14:textId="77777777" w:rsidR="003D2270" w:rsidRPr="003D2270" w:rsidRDefault="003D2270" w:rsidP="003D2270">
      <w:pPr>
        <w:pStyle w:val="EndNoteBibliography"/>
        <w:spacing w:after="0"/>
      </w:pPr>
      <w:r w:rsidRPr="003D2270">
        <w:t>30.</w:t>
      </w:r>
      <w:r w:rsidRPr="003D2270">
        <w:tab/>
        <w:t>Onley D, Scofield P. Albatrosses, petrels and shearwaters of the world: A&amp;C Black; 2007.</w:t>
      </w:r>
    </w:p>
    <w:p w14:paraId="6EB3900E" w14:textId="77777777" w:rsidR="003D2270" w:rsidRPr="003D2270" w:rsidRDefault="003D2270" w:rsidP="003D2270">
      <w:pPr>
        <w:pStyle w:val="EndNoteBibliography"/>
        <w:spacing w:after="0"/>
      </w:pPr>
      <w:r w:rsidRPr="003D2270">
        <w:t>31.</w:t>
      </w:r>
      <w:r w:rsidRPr="003D2270">
        <w:tab/>
        <w:t>Drobniak SM, Wagner G, Mourocq E, Griesser M. Family living: an overlooked but pivotal social system to understand the evolution of cooperative breeding. Behavioral Ecology. 2015;26(3):805-11. doi: 10.1093/beheco/arv015.</w:t>
      </w:r>
    </w:p>
    <w:p w14:paraId="016AC037" w14:textId="77777777" w:rsidR="003D2270" w:rsidRPr="003D2270" w:rsidRDefault="003D2270" w:rsidP="003D2270">
      <w:pPr>
        <w:pStyle w:val="EndNoteBibliography"/>
        <w:spacing w:after="0"/>
      </w:pPr>
      <w:r w:rsidRPr="003D2270">
        <w:t>32.</w:t>
      </w:r>
      <w:r w:rsidRPr="003D2270">
        <w:tab/>
        <w:t>Jetz W, Rubenstein DR. Environmental Uncertainty and the Global Biogeography of Cooperative Breeding in Birds. Current Biology. 2011;21(1):72-8. doi: 10.1016/j.cub.2010.11.075. PubMed PMID: WOS:000286485200029.</w:t>
      </w:r>
    </w:p>
    <w:p w14:paraId="4989B145" w14:textId="77777777" w:rsidR="003D2270" w:rsidRPr="003D2270" w:rsidRDefault="003D2270" w:rsidP="003D2270">
      <w:pPr>
        <w:pStyle w:val="EndNoteBibliography"/>
        <w:spacing w:after="0"/>
      </w:pPr>
      <w:r w:rsidRPr="003D2270">
        <w:t>33.</w:t>
      </w:r>
      <w:r w:rsidRPr="003D2270">
        <w:tab/>
        <w:t>du Plessis MA, Siegfried WR, Armstrong AJ. Ecological and Life-History Correlates of Cooperative Breeding in South-African Birds. Oecologia. 1995;102(2):180-8. PubMed PMID: ISI:A1995QY66400008.</w:t>
      </w:r>
    </w:p>
    <w:p w14:paraId="083EF6F7" w14:textId="77777777" w:rsidR="003D2270" w:rsidRPr="003D2270" w:rsidRDefault="003D2270" w:rsidP="003D2270">
      <w:pPr>
        <w:pStyle w:val="EndNoteBibliography"/>
        <w:spacing w:after="0"/>
      </w:pPr>
      <w:r w:rsidRPr="003D2270">
        <w:lastRenderedPageBreak/>
        <w:t>34.</w:t>
      </w:r>
      <w:r w:rsidRPr="003D2270">
        <w:tab/>
        <w:t>Ford HA, Bell H, Nias R, Noske R. The Relationship between Ecology and the Incidence of Cooperative Breeding in Australian Birds. Behavioral Ecology and Sociobiology. 1988;22(4):239-49. PubMed PMID: ISI:A1988M990200002.</w:t>
      </w:r>
    </w:p>
    <w:p w14:paraId="4EFA0A32" w14:textId="77777777" w:rsidR="003D2270" w:rsidRPr="003D2270" w:rsidRDefault="003D2270" w:rsidP="003D2270">
      <w:pPr>
        <w:pStyle w:val="EndNoteBibliography"/>
        <w:spacing w:after="0"/>
      </w:pPr>
      <w:r w:rsidRPr="003D2270">
        <w:t>35.</w:t>
      </w:r>
      <w:r w:rsidRPr="003D2270">
        <w:tab/>
        <w:t>Arnold KE, Owens IPF. Cooperative breeding in birds: a comparative test of the life history hypothesis. Proceedings of the Royal Society B-Biological Sciences. 1998;265(1398):739-45. PubMed PMID: ISI:000073580200001.</w:t>
      </w:r>
    </w:p>
    <w:p w14:paraId="075773FF" w14:textId="77777777" w:rsidR="003D2270" w:rsidRPr="003D2270" w:rsidRDefault="003D2270" w:rsidP="003D2270">
      <w:pPr>
        <w:pStyle w:val="EndNoteBibliography"/>
        <w:spacing w:after="0"/>
      </w:pPr>
      <w:r w:rsidRPr="003D2270">
        <w:t>36.</w:t>
      </w:r>
      <w:r w:rsidRPr="003D2270">
        <w:tab/>
        <w:t>Cockburn A. Cooperative breeding in oscine passerines: does sociality inhibit speciation? Proceedings of the Royal Society B-Biological Sciences. 2003;270(1530):2207-14. PubMed PMID: ISI:000186630800002.</w:t>
      </w:r>
    </w:p>
    <w:p w14:paraId="0E6B091B" w14:textId="77777777" w:rsidR="003D2270" w:rsidRPr="003D2270" w:rsidRDefault="003D2270" w:rsidP="003D2270">
      <w:pPr>
        <w:pStyle w:val="EndNoteBibliography"/>
        <w:spacing w:after="0"/>
      </w:pPr>
      <w:r w:rsidRPr="003D2270">
        <w:t>37.</w:t>
      </w:r>
      <w:r w:rsidRPr="003D2270">
        <w:tab/>
        <w:t>Griesser M, Suzuki TN. Occasional cooperative breeding in birds and the robustness of comparative analyses concerning the evolution of cooperative breeding. Zoological Letters. 2016:2:7.</w:t>
      </w:r>
    </w:p>
    <w:p w14:paraId="0D3CFB6A" w14:textId="77777777" w:rsidR="003D2270" w:rsidRPr="003D2270" w:rsidRDefault="003D2270" w:rsidP="003D2270">
      <w:pPr>
        <w:pStyle w:val="EndNoteBibliography"/>
        <w:spacing w:after="0"/>
      </w:pPr>
      <w:r w:rsidRPr="003D2270">
        <w:t>38.</w:t>
      </w:r>
      <w:r w:rsidRPr="003D2270">
        <w:tab/>
        <w:t>Baglione V, Marcos JM, Canestrari D, Griesser M, Andreotti G, Bardini C, et al. Does year-round territoriality rather than habitat saturation explain delayed natal dispersal and cooperative breeding in the carrion crow? Journal of Animal Ecology. 2005;74(5):842-51. PubMed PMID: ISI:000231612100005.</w:t>
      </w:r>
    </w:p>
    <w:p w14:paraId="2F326CD1" w14:textId="77777777" w:rsidR="003D2270" w:rsidRPr="003D2270" w:rsidRDefault="003D2270" w:rsidP="003D2270">
      <w:pPr>
        <w:pStyle w:val="EndNoteBibliography"/>
        <w:spacing w:after="0"/>
      </w:pPr>
      <w:r w:rsidRPr="003D2270">
        <w:t>39.</w:t>
      </w:r>
      <w:r w:rsidRPr="003D2270">
        <w:tab/>
        <w:t>Gayou DC. The Social System of the Texas Green Jay. Auk. 1986;103(3):540-7. PubMed PMID: ISI:A1986D200300010.</w:t>
      </w:r>
    </w:p>
    <w:p w14:paraId="453A260D" w14:textId="77777777" w:rsidR="003D2270" w:rsidRPr="003D2270" w:rsidRDefault="003D2270" w:rsidP="003D2270">
      <w:pPr>
        <w:pStyle w:val="EndNoteBibliography"/>
        <w:spacing w:after="0"/>
      </w:pPr>
      <w:r w:rsidRPr="003D2270">
        <w:t>40.</w:t>
      </w:r>
      <w:r w:rsidRPr="003D2270">
        <w:tab/>
        <w:t>Cockburn A. Why do so many Australian birds cooperate: social evolution in the Corvida? In: Floyd RB, Sheppard AW, Barro PJD, editors. Frontiers of population ecology. Melbourne: CSIRO; 1996. p. 451-72.</w:t>
      </w:r>
    </w:p>
    <w:p w14:paraId="4474D880" w14:textId="77777777" w:rsidR="003D2270" w:rsidRPr="003D2270" w:rsidRDefault="003D2270" w:rsidP="003D2270">
      <w:pPr>
        <w:pStyle w:val="EndNoteBibliography"/>
        <w:spacing w:after="0"/>
      </w:pPr>
      <w:r w:rsidRPr="003D2270">
        <w:t>41.</w:t>
      </w:r>
      <w:r w:rsidRPr="003D2270">
        <w:tab/>
        <w:t>Selander RK. Speciation in the wrens of the genus Campylorhynchus. University of California Publications in Zoology. 1964;74:1-224.</w:t>
      </w:r>
    </w:p>
    <w:p w14:paraId="09F110CA" w14:textId="77777777" w:rsidR="003D2270" w:rsidRPr="003D2270" w:rsidRDefault="003D2270" w:rsidP="003D2270">
      <w:pPr>
        <w:pStyle w:val="EndNoteBibliography"/>
        <w:spacing w:after="0"/>
      </w:pPr>
      <w:r w:rsidRPr="003D2270">
        <w:t>42.</w:t>
      </w:r>
      <w:r w:rsidRPr="003D2270">
        <w:tab/>
        <w:t>Brown JL. Helping and Communal Breeding in Birds. Princeton: Princeton University Press; 1987.</w:t>
      </w:r>
    </w:p>
    <w:p w14:paraId="10761FB2" w14:textId="77777777" w:rsidR="003D2270" w:rsidRPr="003D2270" w:rsidRDefault="003D2270" w:rsidP="003D2270">
      <w:pPr>
        <w:pStyle w:val="EndNoteBibliography"/>
        <w:spacing w:after="0"/>
      </w:pPr>
      <w:r w:rsidRPr="003D2270">
        <w:t>43.</w:t>
      </w:r>
      <w:r w:rsidRPr="003D2270">
        <w:tab/>
        <w:t>Emlen ST. The Evolution of Helping .1. an Ecological Constraints Model. American Naturalist. 1982;119(1):29-39. PubMed PMID: ISI:A1982MY09300003.</w:t>
      </w:r>
    </w:p>
    <w:p w14:paraId="0DA14A50" w14:textId="77777777" w:rsidR="003D2270" w:rsidRPr="003D2270" w:rsidRDefault="003D2270" w:rsidP="003D2270">
      <w:pPr>
        <w:pStyle w:val="EndNoteBibliography"/>
        <w:spacing w:after="0"/>
      </w:pPr>
      <w:r w:rsidRPr="003D2270">
        <w:t>44.</w:t>
      </w:r>
      <w:r w:rsidRPr="003D2270">
        <w:tab/>
        <w:t>Ekman J, Baglione V, Eggers S, Griesser M. Delayed dispersal: Living under the reign of nepotistic parents. Auk. 2001;118(1):1-10. PubMed PMID: ISI:000167402400001.</w:t>
      </w:r>
    </w:p>
    <w:p w14:paraId="197D4FF8" w14:textId="77777777" w:rsidR="003D2270" w:rsidRPr="003D2270" w:rsidRDefault="003D2270" w:rsidP="003D2270">
      <w:pPr>
        <w:pStyle w:val="EndNoteBibliography"/>
        <w:spacing w:after="0"/>
      </w:pPr>
      <w:r w:rsidRPr="003D2270">
        <w:t>45.</w:t>
      </w:r>
      <w:r w:rsidRPr="003D2270">
        <w:tab/>
        <w:t>Covas R, Griesser M. Life history and the evolution of family living in birds. Proceedings of the Royal Society B-Biological Sciences. 2007;274(1616):1349-57. PubMed PMID: WOS:000246478500001.</w:t>
      </w:r>
    </w:p>
    <w:p w14:paraId="5AF4E083" w14:textId="77777777" w:rsidR="003D2270" w:rsidRPr="003D2270" w:rsidRDefault="003D2270" w:rsidP="003D2270">
      <w:pPr>
        <w:pStyle w:val="EndNoteBibliography"/>
        <w:spacing w:after="0"/>
      </w:pPr>
      <w:r w:rsidRPr="003D2270">
        <w:t>46.</w:t>
      </w:r>
      <w:r w:rsidRPr="003D2270">
        <w:tab/>
        <w:t>Ekman J, Rosander B. Survival Enhancement Through Food Sharing - A Means For Parental Control Of Natal Dispersal. Theoretical Population Biology. 1992;42(2):117-29. PubMed PMID: ISI:A1992JZ81400002.</w:t>
      </w:r>
    </w:p>
    <w:p w14:paraId="3F6ACB35" w14:textId="77777777" w:rsidR="003D2270" w:rsidRPr="003D2270" w:rsidRDefault="003D2270" w:rsidP="003D2270">
      <w:pPr>
        <w:pStyle w:val="EndNoteBibliography"/>
        <w:spacing w:after="0"/>
      </w:pPr>
      <w:r w:rsidRPr="003D2270">
        <w:t>47.</w:t>
      </w:r>
      <w:r w:rsidRPr="003D2270">
        <w:tab/>
        <w:t>IUCN. IUCN Habitat Classification Scheme2007 accessed March 2010.</w:t>
      </w:r>
    </w:p>
    <w:p w14:paraId="1EC93448" w14:textId="77777777" w:rsidR="003D2270" w:rsidRPr="003D2270" w:rsidRDefault="003D2270" w:rsidP="003D2270">
      <w:pPr>
        <w:pStyle w:val="EndNoteBibliography"/>
        <w:spacing w:after="0"/>
      </w:pPr>
      <w:r w:rsidRPr="003D2270">
        <w:t>48.</w:t>
      </w:r>
      <w:r w:rsidRPr="003D2270">
        <w:tab/>
        <w:t>Mueller-Dombois D, Ellenberg H. Aims and methods of vegetation ecology. new York: Wiley &amp; Sons, Inc.; 1974.</w:t>
      </w:r>
    </w:p>
    <w:p w14:paraId="3FE9CCAD" w14:textId="77777777" w:rsidR="003D2270" w:rsidRPr="003D2270" w:rsidRDefault="003D2270" w:rsidP="003D2270">
      <w:pPr>
        <w:pStyle w:val="EndNoteBibliography"/>
        <w:spacing w:after="0"/>
      </w:pPr>
      <w:r w:rsidRPr="003D2270">
        <w:t>49.</w:t>
      </w:r>
      <w:r w:rsidRPr="003D2270">
        <w:tab/>
        <w:t>Dunning JB. Body weights of 686 species of North American birds. West Bird Banding Association Monogr# 1, Cave Creek, Arizona ii+ 38 pp. 1984.</w:t>
      </w:r>
    </w:p>
    <w:p w14:paraId="346FF268" w14:textId="77777777" w:rsidR="003D2270" w:rsidRPr="003D2270" w:rsidRDefault="003D2270" w:rsidP="003D2270">
      <w:pPr>
        <w:pStyle w:val="EndNoteBibliography"/>
        <w:spacing w:after="0"/>
      </w:pPr>
      <w:r w:rsidRPr="003D2270">
        <w:t>50.</w:t>
      </w:r>
      <w:r w:rsidRPr="003D2270">
        <w:tab/>
        <w:t>Starck JM, Ricklefs RE. Avian growth and development: evolution within the altricial-precocial spectrum: Oxford University Press; 1998.</w:t>
      </w:r>
    </w:p>
    <w:p w14:paraId="53B2CDB0" w14:textId="77777777" w:rsidR="003D2270" w:rsidRPr="003D2270" w:rsidRDefault="003D2270" w:rsidP="003D2270">
      <w:pPr>
        <w:pStyle w:val="EndNoteBibliography"/>
        <w:spacing w:after="0"/>
      </w:pPr>
      <w:r w:rsidRPr="003D2270">
        <w:t>51.</w:t>
      </w:r>
      <w:r w:rsidRPr="003D2270">
        <w:tab/>
        <w:t>Valcu M, Dale J, Griesser M, Nakagawa S, Kempenaers B. Global gradients of avian longevity support the classic evolutionary theory of ageing. Ecography. 2014;37(10):930-8. doi: 10.1111/ecog.00929.</w:t>
      </w:r>
    </w:p>
    <w:p w14:paraId="7F3970E9" w14:textId="74C970C6" w:rsidR="003D2270" w:rsidRPr="003D2270" w:rsidRDefault="003D2270" w:rsidP="003D2270">
      <w:pPr>
        <w:pStyle w:val="EndNoteBibliography"/>
        <w:spacing w:after="0"/>
      </w:pPr>
      <w:r w:rsidRPr="003D2270">
        <w:t>52.</w:t>
      </w:r>
      <w:r w:rsidRPr="003D2270">
        <w:tab/>
        <w:t xml:space="preserve">ABBBS. ABBBS database. </w:t>
      </w:r>
      <w:hyperlink r:id="rId12" w:history="1">
        <w:r w:rsidRPr="003D2270">
          <w:rPr>
            <w:rStyle w:val="Hyperlink"/>
          </w:rPr>
          <w:t>http://www.environment.gov.au/science/bird-and-bat-banding/banding-data:</w:t>
        </w:r>
      </w:hyperlink>
      <w:r w:rsidRPr="003D2270">
        <w:t xml:space="preserve"> Australian Bird and Bat Banding Scheme; 2014.</w:t>
      </w:r>
    </w:p>
    <w:p w14:paraId="718AE610" w14:textId="77777777" w:rsidR="003D2270" w:rsidRPr="003D2270" w:rsidRDefault="003D2270" w:rsidP="003D2270">
      <w:pPr>
        <w:pStyle w:val="EndNoteBibliography"/>
        <w:spacing w:after="0"/>
      </w:pPr>
      <w:r w:rsidRPr="003D2270">
        <w:t>53.</w:t>
      </w:r>
      <w:r w:rsidRPr="003D2270">
        <w:tab/>
        <w:t>Young AM, Hobson EA, Lackey LB, Wright TF. Survival on the ark: life‐history trends in captive parrots. Animal conservation. 2012;15(1):28-43.</w:t>
      </w:r>
    </w:p>
    <w:p w14:paraId="6C0F48BE" w14:textId="77777777" w:rsidR="003D2270" w:rsidRPr="003D2270" w:rsidRDefault="003D2270" w:rsidP="003D2270">
      <w:pPr>
        <w:pStyle w:val="EndNoteBibliography"/>
        <w:spacing w:after="0"/>
      </w:pPr>
      <w:r w:rsidRPr="003D2270">
        <w:t>54.</w:t>
      </w:r>
      <w:r w:rsidRPr="003D2270">
        <w:tab/>
        <w:t>Jones P, Harris I. University of East Anglia Climatic Research Unit, CRU TS3. 21: Climatic Research Unit (CRU) Time-Series (TS) Version 3.21 of High Resolution Gridded Data of Month-by-month Variation in Climate (Jan. 1901—Dec. 2012). NCAS British Atmospheric Data Centre. 2013.</w:t>
      </w:r>
    </w:p>
    <w:p w14:paraId="2A98ED01" w14:textId="77777777" w:rsidR="003D2270" w:rsidRPr="003D2270" w:rsidRDefault="003D2270" w:rsidP="003D2270">
      <w:pPr>
        <w:pStyle w:val="EndNoteBibliography"/>
        <w:spacing w:after="0"/>
      </w:pPr>
      <w:r w:rsidRPr="003D2270">
        <w:t>55.</w:t>
      </w:r>
      <w:r w:rsidRPr="003D2270">
        <w:tab/>
        <w:t>Justice CO, Vermote E, Townshend JR, Defries R, Roy DP, Hall DK, et al. The Moderate Resolution Imaging Spectroradiometer (MODIS): Land remote sensing for global change research. Geoscience and Remote Sensing, IEEE Transactions on. 1998;36(4):1228-49.</w:t>
      </w:r>
    </w:p>
    <w:p w14:paraId="43838791" w14:textId="77777777" w:rsidR="003D2270" w:rsidRPr="003D2270" w:rsidRDefault="003D2270" w:rsidP="003D2270">
      <w:pPr>
        <w:pStyle w:val="EndNoteBibliography"/>
        <w:spacing w:after="0"/>
      </w:pPr>
      <w:r w:rsidRPr="003D2270">
        <w:lastRenderedPageBreak/>
        <w:t>56.</w:t>
      </w:r>
      <w:r w:rsidRPr="003D2270">
        <w:tab/>
        <w:t>Colwell RK. Predictability, Constancy, and Contingency of Periodic Phenomena. Ecology. 1974;55(5):1148-53. PubMed PMID: ISI:A1974U731500022.</w:t>
      </w:r>
    </w:p>
    <w:p w14:paraId="2CED7AD9" w14:textId="77777777" w:rsidR="003D2270" w:rsidRPr="003D2270" w:rsidRDefault="003D2270" w:rsidP="003D2270">
      <w:pPr>
        <w:pStyle w:val="EndNoteBibliography"/>
        <w:spacing w:after="0"/>
      </w:pPr>
      <w:r w:rsidRPr="003D2270">
        <w:t>57.</w:t>
      </w:r>
      <w:r w:rsidRPr="003D2270">
        <w:tab/>
        <w:t>Rubenstein DR, Lovette IJ. Temporal environmental variability drives the evolution of cooperative breeding in birds. Current Biology. 2007;17(16):1414-9. PubMed PMID: WOS:000248989500037.</w:t>
      </w:r>
    </w:p>
    <w:p w14:paraId="5211B6B6" w14:textId="77777777" w:rsidR="003D2270" w:rsidRPr="003D2270" w:rsidRDefault="003D2270" w:rsidP="003D2270">
      <w:pPr>
        <w:pStyle w:val="EndNoteBibliography"/>
        <w:spacing w:after="0"/>
      </w:pPr>
      <w:r w:rsidRPr="003D2270">
        <w:t>58.</w:t>
      </w:r>
      <w:r w:rsidRPr="003D2270">
        <w:tab/>
        <w:t>Morison JI, Morecroft MD. Plant growth and climate change: John Wiley &amp; Sons; 2008.</w:t>
      </w:r>
    </w:p>
    <w:p w14:paraId="7438E247" w14:textId="77777777" w:rsidR="003D2270" w:rsidRPr="003D2270" w:rsidRDefault="003D2270" w:rsidP="003D2270">
      <w:pPr>
        <w:pStyle w:val="EndNoteBibliography"/>
        <w:spacing w:after="0"/>
      </w:pPr>
      <w:r w:rsidRPr="003D2270">
        <w:t>59.</w:t>
      </w:r>
      <w:r w:rsidRPr="003D2270">
        <w:tab/>
        <w:t>Botero CA, Dor R, McCain CM, Safran RJ. Environmental harshness is positively correlated with intraspecific divergence in mammals and birds. Molecular ecology. 2014;23(2):259-68.</w:t>
      </w:r>
    </w:p>
    <w:p w14:paraId="527BD196" w14:textId="076FCC88" w:rsidR="003D2270" w:rsidRPr="003D2270" w:rsidRDefault="003D2270" w:rsidP="003D2270">
      <w:pPr>
        <w:pStyle w:val="EndNoteBibliography"/>
        <w:spacing w:after="0"/>
      </w:pPr>
      <w:r w:rsidRPr="003D2270">
        <w:t>60.</w:t>
      </w:r>
      <w:r w:rsidRPr="003D2270">
        <w:tab/>
        <w:t xml:space="preserve">R Developement Core Team. R: A language and environment for statistical computing. ISBN 3-900051-07-0. R Foundation for Statistical Computing. Vienna, Austria, 2013. url: </w:t>
      </w:r>
      <w:hyperlink r:id="rId13" w:history="1">
        <w:r w:rsidRPr="003D2270">
          <w:rPr>
            <w:rStyle w:val="Hyperlink"/>
          </w:rPr>
          <w:t>http://www.R-project.org</w:t>
        </w:r>
      </w:hyperlink>
      <w:r w:rsidRPr="003D2270">
        <w:t>, 2013.</w:t>
      </w:r>
    </w:p>
    <w:p w14:paraId="2395CDFF" w14:textId="77777777" w:rsidR="003D2270" w:rsidRPr="003D2270" w:rsidRDefault="003D2270" w:rsidP="003D2270">
      <w:pPr>
        <w:pStyle w:val="EndNoteBibliography"/>
        <w:spacing w:after="0"/>
      </w:pPr>
      <w:r w:rsidRPr="003D2270">
        <w:t>61.</w:t>
      </w:r>
      <w:r w:rsidRPr="003D2270">
        <w:tab/>
        <w:t>FitzJohn RG. Diversitree: comparative phylogenetic analyses of diversification in R. Methods in Ecology and Evolution. 2012;3(6):1084-92.</w:t>
      </w:r>
    </w:p>
    <w:p w14:paraId="0BD897EA" w14:textId="77777777" w:rsidR="003D2270" w:rsidRPr="003D2270" w:rsidRDefault="003D2270" w:rsidP="003D2270">
      <w:pPr>
        <w:pStyle w:val="EndNoteBibliography"/>
        <w:spacing w:after="0"/>
      </w:pPr>
      <w:r w:rsidRPr="003D2270">
        <w:t>62.</w:t>
      </w:r>
      <w:r w:rsidRPr="003D2270">
        <w:tab/>
        <w:t>Jetz W, Thomas GH, Joy JB, Hartmann K, Mooers AO. The global diversity of birds in space and time. Nature. 2012;491(7424):444-8. doi: 10.1038/nature11631.</w:t>
      </w:r>
    </w:p>
    <w:p w14:paraId="735CC436" w14:textId="77777777" w:rsidR="003D2270" w:rsidRPr="003D2270" w:rsidRDefault="003D2270" w:rsidP="003D2270">
      <w:pPr>
        <w:pStyle w:val="EndNoteBibliography"/>
        <w:spacing w:after="0"/>
      </w:pPr>
      <w:r w:rsidRPr="003D2270">
        <w:t>63.</w:t>
      </w:r>
      <w:r w:rsidRPr="003D2270">
        <w:tab/>
        <w:t>Akaike H. New Look at Statistical-Model Identification. Ieee Transactions on Automatic Control. 1974;AC19(6):716-23. PubMed PMID: ISI:A1974U921700011.</w:t>
      </w:r>
    </w:p>
    <w:p w14:paraId="22803FD0" w14:textId="77777777" w:rsidR="003D2270" w:rsidRPr="003D2270" w:rsidRDefault="003D2270" w:rsidP="003D2270">
      <w:pPr>
        <w:pStyle w:val="EndNoteBibliography"/>
        <w:spacing w:after="0"/>
      </w:pPr>
      <w:r w:rsidRPr="003D2270">
        <w:t>64.</w:t>
      </w:r>
      <w:r w:rsidRPr="003D2270">
        <w:tab/>
        <w:t>Revell LJ. phytools: an R package for phylogenetic comparative biology (and other things). Methods in Ecology and Evolution. 2012;3(2):217-23.</w:t>
      </w:r>
    </w:p>
    <w:p w14:paraId="2C7F41A6" w14:textId="25E7B584" w:rsidR="003D2270" w:rsidRPr="003D2270" w:rsidRDefault="003D2270" w:rsidP="003D2270">
      <w:pPr>
        <w:pStyle w:val="EndNoteBibliography"/>
        <w:spacing w:after="0"/>
      </w:pPr>
      <w:r w:rsidRPr="003D2270">
        <w:t>65.</w:t>
      </w:r>
      <w:r w:rsidRPr="003D2270">
        <w:tab/>
        <w:t xml:space="preserve">Revelle W. Procedures for psychological, psychometric, and personality research. Computer software manual] Evanston, IL: Northwestern University Retrieved from </w:t>
      </w:r>
      <w:hyperlink r:id="rId14" w:history="1">
        <w:r w:rsidRPr="003D2270">
          <w:rPr>
            <w:rStyle w:val="Hyperlink"/>
          </w:rPr>
          <w:t>http://wwwpersonality-project</w:t>
        </w:r>
      </w:hyperlink>
      <w:r w:rsidRPr="003D2270">
        <w:t xml:space="preserve"> net/r/psychmanual pdf (R package version 13 2). 2012.</w:t>
      </w:r>
    </w:p>
    <w:p w14:paraId="70AC363E" w14:textId="77777777" w:rsidR="003D2270" w:rsidRPr="003D2270" w:rsidRDefault="003D2270" w:rsidP="003D2270">
      <w:pPr>
        <w:pStyle w:val="EndNoteBibliography"/>
        <w:spacing w:after="0"/>
      </w:pPr>
      <w:r w:rsidRPr="003D2270">
        <w:t>66.</w:t>
      </w:r>
      <w:r w:rsidRPr="003D2270">
        <w:tab/>
        <w:t>Raiche G, Magis D. nFactors: Parallel analysis and non graphical solutions to the Cattell Scree Test. R package version. 2010;2(3).</w:t>
      </w:r>
    </w:p>
    <w:p w14:paraId="124D51EF" w14:textId="77777777" w:rsidR="003D2270" w:rsidRPr="003D2270" w:rsidRDefault="003D2270" w:rsidP="003D2270">
      <w:pPr>
        <w:pStyle w:val="EndNoteBibliography"/>
        <w:spacing w:after="0"/>
      </w:pPr>
      <w:r w:rsidRPr="003D2270">
        <w:t>67.</w:t>
      </w:r>
      <w:r w:rsidRPr="003D2270">
        <w:tab/>
        <w:t>Maier MJ, Maier MMJ. Package ‘REdaS’. 2015.</w:t>
      </w:r>
    </w:p>
    <w:p w14:paraId="1095B6E0" w14:textId="77777777" w:rsidR="003D2270" w:rsidRPr="003D2270" w:rsidRDefault="003D2270" w:rsidP="003D2270">
      <w:pPr>
        <w:pStyle w:val="EndNoteBibliography"/>
        <w:spacing w:after="0"/>
      </w:pPr>
      <w:r w:rsidRPr="003D2270">
        <w:t>68.</w:t>
      </w:r>
      <w:r w:rsidRPr="003D2270">
        <w:tab/>
        <w:t>Maddison WP. Confounding asymmetries in evolutionary diversification and character change. Evolution. 2006;60(8):1743-6.</w:t>
      </w:r>
    </w:p>
    <w:p w14:paraId="2EDEA3CD" w14:textId="77777777" w:rsidR="003D2270" w:rsidRPr="003D2270" w:rsidRDefault="003D2270" w:rsidP="003D2270">
      <w:pPr>
        <w:pStyle w:val="EndNoteBibliography"/>
        <w:spacing w:after="0"/>
      </w:pPr>
      <w:r w:rsidRPr="003D2270">
        <w:t>69.</w:t>
      </w:r>
      <w:r w:rsidRPr="003D2270">
        <w:tab/>
        <w:t>Revell LJ. Size‐correction and principal components for interspecific comparative studies. Evolution. 2009;63(12):3258-68.</w:t>
      </w:r>
    </w:p>
    <w:p w14:paraId="507B97C6" w14:textId="77777777" w:rsidR="003D2270" w:rsidRPr="003D2270" w:rsidRDefault="003D2270" w:rsidP="003D2270">
      <w:pPr>
        <w:pStyle w:val="EndNoteBibliography"/>
        <w:spacing w:after="0"/>
      </w:pPr>
      <w:r w:rsidRPr="003D2270">
        <w:t>70.</w:t>
      </w:r>
      <w:r w:rsidRPr="003D2270">
        <w:tab/>
        <w:t>Hadfield JD. MCMC methods for multi-response generalized linear mixed models: the MCMCglmm R package. Journal of Statistical Software. 2010;33(2):1-22.</w:t>
      </w:r>
    </w:p>
    <w:p w14:paraId="63E1C016" w14:textId="77777777" w:rsidR="003D2270" w:rsidRPr="003D2270" w:rsidRDefault="003D2270" w:rsidP="003D2270">
      <w:pPr>
        <w:pStyle w:val="EndNoteBibliography"/>
        <w:spacing w:after="0"/>
      </w:pPr>
      <w:r w:rsidRPr="003D2270">
        <w:t>71.</w:t>
      </w:r>
      <w:r w:rsidRPr="003D2270">
        <w:tab/>
        <w:t>Hadfield J. MCMCglmm course notes2014.</w:t>
      </w:r>
    </w:p>
    <w:p w14:paraId="06C32995" w14:textId="77777777" w:rsidR="003D2270" w:rsidRPr="003D2270" w:rsidRDefault="003D2270" w:rsidP="003D2270">
      <w:pPr>
        <w:pStyle w:val="EndNoteBibliography"/>
        <w:spacing w:after="0"/>
      </w:pPr>
      <w:r w:rsidRPr="003D2270">
        <w:t>72.</w:t>
      </w:r>
      <w:r w:rsidRPr="003D2270">
        <w:tab/>
        <w:t>Hadfield JD, Nakagawa S. General quantitative genetic methods for comparative biology: phylogenies, taxonomies and multi-trait models for continuous and categorical characters. J Evol Biol. 2010;23(3):494-508. doi: 10.1111/j.1420-9101.2009.01915.x.</w:t>
      </w:r>
    </w:p>
    <w:p w14:paraId="034CD1CE" w14:textId="77777777" w:rsidR="003D2270" w:rsidRPr="003D2270" w:rsidRDefault="003D2270" w:rsidP="003D2270">
      <w:pPr>
        <w:pStyle w:val="EndNoteBibliography"/>
        <w:spacing w:after="0"/>
      </w:pPr>
      <w:r w:rsidRPr="003D2270">
        <w:t>73.</w:t>
      </w:r>
      <w:r w:rsidRPr="003D2270">
        <w:tab/>
        <w:t>Hackett SJ, Kimball RT, Reddy S, Bowie RCK, Braun EL, Braun MJ, et al. A Phylogenomic Study of Birds Reveals Their Evolutionary History. Science. 2008;320(5884):1763-8. doi: 10.1126/science.1157704.</w:t>
      </w:r>
    </w:p>
    <w:p w14:paraId="198F4DBE" w14:textId="77777777" w:rsidR="003D2270" w:rsidRPr="003D2270" w:rsidRDefault="003D2270" w:rsidP="003D2270">
      <w:pPr>
        <w:pStyle w:val="EndNoteBibliography"/>
      </w:pPr>
      <w:r w:rsidRPr="003D2270">
        <w:t>74.</w:t>
      </w:r>
      <w:r w:rsidRPr="003D2270">
        <w:tab/>
        <w:t>Nakagawa S, de Villemereuil P. A simple and general method for accounting for phylogenetic uncertainty via Rubin’s rules in comparative analysis. PeerJ PrePrints. 2015;3:e1488.</w:t>
      </w:r>
    </w:p>
    <w:p w14:paraId="4C2232CC" w14:textId="042A0A11" w:rsidR="0070096C" w:rsidRPr="00DA4969" w:rsidRDefault="00977C38" w:rsidP="0051081B">
      <w:pPr>
        <w:spacing w:line="480" w:lineRule="auto"/>
        <w:contextualSpacing/>
        <w:rPr>
          <w:rFonts w:cs="Times New Roman"/>
          <w:sz w:val="24"/>
          <w:szCs w:val="24"/>
          <w:lang w:val="en-US"/>
        </w:rPr>
      </w:pPr>
      <w:r w:rsidRPr="00DA4969">
        <w:rPr>
          <w:rFonts w:cs="Times New Roman"/>
          <w:sz w:val="24"/>
          <w:szCs w:val="24"/>
          <w:lang w:val="en-US"/>
        </w:rPr>
        <w:fldChar w:fldCharType="end"/>
      </w:r>
    </w:p>
    <w:sectPr w:rsidR="0070096C" w:rsidRPr="00DA4969" w:rsidSect="00351C7A">
      <w:headerReference w:type="default" r:id="rId15"/>
      <w:type w:val="continuous"/>
      <w:pgSz w:w="11906" w:h="16838"/>
      <w:pgMar w:top="1412" w:right="1151" w:bottom="1412" w:left="11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EA18D6" w14:textId="77777777" w:rsidR="00D07C93" w:rsidRDefault="00D07C93" w:rsidP="00813C4C">
      <w:pPr>
        <w:spacing w:after="0" w:line="240" w:lineRule="auto"/>
      </w:pPr>
      <w:r>
        <w:separator/>
      </w:r>
    </w:p>
  </w:endnote>
  <w:endnote w:type="continuationSeparator" w:id="0">
    <w:p w14:paraId="20BF4C23" w14:textId="77777777" w:rsidR="00D07C93" w:rsidRDefault="00D07C93" w:rsidP="00813C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66FC92" w14:textId="77777777" w:rsidR="00D07C93" w:rsidRDefault="00D07C93" w:rsidP="00813C4C">
      <w:pPr>
        <w:spacing w:after="0" w:line="240" w:lineRule="auto"/>
      </w:pPr>
      <w:r>
        <w:separator/>
      </w:r>
    </w:p>
  </w:footnote>
  <w:footnote w:type="continuationSeparator" w:id="0">
    <w:p w14:paraId="5D2456D2" w14:textId="77777777" w:rsidR="00D07C93" w:rsidRDefault="00D07C93" w:rsidP="00813C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6242717"/>
      <w:docPartObj>
        <w:docPartGallery w:val="Page Numbers (Top of Page)"/>
        <w:docPartUnique/>
      </w:docPartObj>
    </w:sdtPr>
    <w:sdtEndPr>
      <w:rPr>
        <w:noProof/>
      </w:rPr>
    </w:sdtEndPr>
    <w:sdtContent>
      <w:p w14:paraId="542EF512" w14:textId="6D0C0285" w:rsidR="00026957" w:rsidRDefault="00026957">
        <w:pPr>
          <w:pStyle w:val="Header"/>
          <w:jc w:val="right"/>
        </w:pPr>
        <w:r>
          <w:fldChar w:fldCharType="begin"/>
        </w:r>
        <w:r>
          <w:instrText xml:space="preserve"> PAGE   \* MERGEFORMAT </w:instrText>
        </w:r>
        <w:r>
          <w:fldChar w:fldCharType="separate"/>
        </w:r>
        <w:r w:rsidR="0051081B">
          <w:rPr>
            <w:noProof/>
          </w:rPr>
          <w:t>1</w:t>
        </w:r>
        <w:r>
          <w:rPr>
            <w:noProof/>
          </w:rPr>
          <w:fldChar w:fldCharType="end"/>
        </w:r>
      </w:p>
    </w:sdtContent>
  </w:sdt>
  <w:p w14:paraId="287C995E" w14:textId="77777777" w:rsidR="00026957" w:rsidRDefault="000269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99296A"/>
    <w:multiLevelType w:val="hybridMultilevel"/>
    <w:tmpl w:val="10D6605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642A647C"/>
    <w:multiLevelType w:val="hybridMultilevel"/>
    <w:tmpl w:val="86305EF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oNotTrackFormatting/>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zefwt5sspzt8ept9axw55ixstzdtextd5w&quot;&gt;my references&lt;record-ids&gt;&lt;item&gt;189&lt;/item&gt;&lt;item&gt;212&lt;/item&gt;&lt;item&gt;229&lt;/item&gt;&lt;item&gt;293&lt;/item&gt;&lt;item&gt;341&lt;/item&gt;&lt;item&gt;1151&lt;/item&gt;&lt;item&gt;1204&lt;/item&gt;&lt;item&gt;1283&lt;/item&gt;&lt;item&gt;1336&lt;/item&gt;&lt;item&gt;1343&lt;/item&gt;&lt;item&gt;1345&lt;/item&gt;&lt;item&gt;1351&lt;/item&gt;&lt;item&gt;1451&lt;/item&gt;&lt;item&gt;1486&lt;/item&gt;&lt;item&gt;1511&lt;/item&gt;&lt;item&gt;1552&lt;/item&gt;&lt;item&gt;1685&lt;/item&gt;&lt;item&gt;1694&lt;/item&gt;&lt;item&gt;1709&lt;/item&gt;&lt;item&gt;1908&lt;/item&gt;&lt;item&gt;1913&lt;/item&gt;&lt;item&gt;1927&lt;/item&gt;&lt;item&gt;2189&lt;/item&gt;&lt;item&gt;2906&lt;/item&gt;&lt;item&gt;2950&lt;/item&gt;&lt;item&gt;3113&lt;/item&gt;&lt;item&gt;3347&lt;/item&gt;&lt;item&gt;3349&lt;/item&gt;&lt;item&gt;3350&lt;/item&gt;&lt;item&gt;3382&lt;/item&gt;&lt;item&gt;3400&lt;/item&gt;&lt;item&gt;3406&lt;/item&gt;&lt;item&gt;3439&lt;/item&gt;&lt;item&gt;3485&lt;/item&gt;&lt;item&gt;3486&lt;/item&gt;&lt;item&gt;3487&lt;/item&gt;&lt;item&gt;3489&lt;/item&gt;&lt;item&gt;3490&lt;/item&gt;&lt;item&gt;3491&lt;/item&gt;&lt;item&gt;3492&lt;/item&gt;&lt;item&gt;3493&lt;/item&gt;&lt;item&gt;3494&lt;/item&gt;&lt;item&gt;3496&lt;/item&gt;&lt;item&gt;3497&lt;/item&gt;&lt;item&gt;3498&lt;/item&gt;&lt;item&gt;3501&lt;/item&gt;&lt;item&gt;3502&lt;/item&gt;&lt;item&gt;3503&lt;/item&gt;&lt;item&gt;3504&lt;/item&gt;&lt;item&gt;3505&lt;/item&gt;&lt;item&gt;3507&lt;/item&gt;&lt;item&gt;3508&lt;/item&gt;&lt;item&gt;3509&lt;/item&gt;&lt;item&gt;3511&lt;/item&gt;&lt;item&gt;3573&lt;/item&gt;&lt;item&gt;3587&lt;/item&gt;&lt;item&gt;3589&lt;/item&gt;&lt;item&gt;3672&lt;/item&gt;&lt;item&gt;3673&lt;/item&gt;&lt;item&gt;3674&lt;/item&gt;&lt;item&gt;3675&lt;/item&gt;&lt;item&gt;3677&lt;/item&gt;&lt;item&gt;3683&lt;/item&gt;&lt;item&gt;3687&lt;/item&gt;&lt;item&gt;3688&lt;/item&gt;&lt;item&gt;3689&lt;/item&gt;&lt;item&gt;3702&lt;/item&gt;&lt;item&gt;3745&lt;/item&gt;&lt;item&gt;3746&lt;/item&gt;&lt;item&gt;3747&lt;/item&gt;&lt;item&gt;3847&lt;/item&gt;&lt;item&gt;3866&lt;/item&gt;&lt;item&gt;3867&lt;/item&gt;&lt;item&gt;3868&lt;/item&gt;&lt;/record-ids&gt;&lt;/item&gt;&lt;/Libraries&gt;"/>
  </w:docVars>
  <w:rsids>
    <w:rsidRoot w:val="008A00A8"/>
    <w:rsid w:val="000014FE"/>
    <w:rsid w:val="00002950"/>
    <w:rsid w:val="00003EEE"/>
    <w:rsid w:val="000047C6"/>
    <w:rsid w:val="0000485F"/>
    <w:rsid w:val="00005AF7"/>
    <w:rsid w:val="000060EC"/>
    <w:rsid w:val="00007BEC"/>
    <w:rsid w:val="0001006C"/>
    <w:rsid w:val="00010884"/>
    <w:rsid w:val="00010F38"/>
    <w:rsid w:val="000113D6"/>
    <w:rsid w:val="00011BB2"/>
    <w:rsid w:val="00012064"/>
    <w:rsid w:val="000126B7"/>
    <w:rsid w:val="00014C47"/>
    <w:rsid w:val="00016A13"/>
    <w:rsid w:val="00017379"/>
    <w:rsid w:val="0002027F"/>
    <w:rsid w:val="00021A76"/>
    <w:rsid w:val="00023643"/>
    <w:rsid w:val="00024241"/>
    <w:rsid w:val="0002589B"/>
    <w:rsid w:val="00026957"/>
    <w:rsid w:val="000278B8"/>
    <w:rsid w:val="000302F6"/>
    <w:rsid w:val="0003183C"/>
    <w:rsid w:val="00032AD3"/>
    <w:rsid w:val="00032F3A"/>
    <w:rsid w:val="000340B8"/>
    <w:rsid w:val="00034533"/>
    <w:rsid w:val="00035289"/>
    <w:rsid w:val="000355DA"/>
    <w:rsid w:val="000364B0"/>
    <w:rsid w:val="00037EE7"/>
    <w:rsid w:val="00040401"/>
    <w:rsid w:val="00040D58"/>
    <w:rsid w:val="000415F9"/>
    <w:rsid w:val="0004262C"/>
    <w:rsid w:val="00047056"/>
    <w:rsid w:val="0005096F"/>
    <w:rsid w:val="00051AFB"/>
    <w:rsid w:val="00052479"/>
    <w:rsid w:val="00052A12"/>
    <w:rsid w:val="00053217"/>
    <w:rsid w:val="00053688"/>
    <w:rsid w:val="00053F4E"/>
    <w:rsid w:val="00056737"/>
    <w:rsid w:val="000605F0"/>
    <w:rsid w:val="000610DA"/>
    <w:rsid w:val="00061369"/>
    <w:rsid w:val="0006177A"/>
    <w:rsid w:val="000641ED"/>
    <w:rsid w:val="00065372"/>
    <w:rsid w:val="00070409"/>
    <w:rsid w:val="0007176E"/>
    <w:rsid w:val="0007184E"/>
    <w:rsid w:val="0007295F"/>
    <w:rsid w:val="000729F8"/>
    <w:rsid w:val="00072B5C"/>
    <w:rsid w:val="00073081"/>
    <w:rsid w:val="0007601C"/>
    <w:rsid w:val="00076840"/>
    <w:rsid w:val="00076B81"/>
    <w:rsid w:val="0007740F"/>
    <w:rsid w:val="00077DF0"/>
    <w:rsid w:val="00080EAF"/>
    <w:rsid w:val="00081A42"/>
    <w:rsid w:val="00082B3D"/>
    <w:rsid w:val="000835BA"/>
    <w:rsid w:val="00084CFB"/>
    <w:rsid w:val="00085B46"/>
    <w:rsid w:val="00086912"/>
    <w:rsid w:val="00086BE9"/>
    <w:rsid w:val="00086E34"/>
    <w:rsid w:val="00087091"/>
    <w:rsid w:val="00087B71"/>
    <w:rsid w:val="00087D2B"/>
    <w:rsid w:val="00087DDB"/>
    <w:rsid w:val="000900EF"/>
    <w:rsid w:val="00090E24"/>
    <w:rsid w:val="00091558"/>
    <w:rsid w:val="00092DBC"/>
    <w:rsid w:val="00092F04"/>
    <w:rsid w:val="0009366D"/>
    <w:rsid w:val="00095560"/>
    <w:rsid w:val="000958D3"/>
    <w:rsid w:val="000978B0"/>
    <w:rsid w:val="000979CA"/>
    <w:rsid w:val="000A1057"/>
    <w:rsid w:val="000A1E64"/>
    <w:rsid w:val="000A29DE"/>
    <w:rsid w:val="000A2C01"/>
    <w:rsid w:val="000A2DEF"/>
    <w:rsid w:val="000A39ED"/>
    <w:rsid w:val="000A66A1"/>
    <w:rsid w:val="000A73B4"/>
    <w:rsid w:val="000A760A"/>
    <w:rsid w:val="000B1BB3"/>
    <w:rsid w:val="000B2A2C"/>
    <w:rsid w:val="000B34F2"/>
    <w:rsid w:val="000B56E9"/>
    <w:rsid w:val="000C1E97"/>
    <w:rsid w:val="000C351E"/>
    <w:rsid w:val="000C4007"/>
    <w:rsid w:val="000C4F23"/>
    <w:rsid w:val="000C705E"/>
    <w:rsid w:val="000C7949"/>
    <w:rsid w:val="000C7C8C"/>
    <w:rsid w:val="000D095F"/>
    <w:rsid w:val="000D09EE"/>
    <w:rsid w:val="000D0AF9"/>
    <w:rsid w:val="000D1225"/>
    <w:rsid w:val="000D177F"/>
    <w:rsid w:val="000D1DB7"/>
    <w:rsid w:val="000D23CA"/>
    <w:rsid w:val="000D287B"/>
    <w:rsid w:val="000D3C45"/>
    <w:rsid w:val="000D4504"/>
    <w:rsid w:val="000D4940"/>
    <w:rsid w:val="000D5181"/>
    <w:rsid w:val="000D5444"/>
    <w:rsid w:val="000D5C74"/>
    <w:rsid w:val="000D62C2"/>
    <w:rsid w:val="000D6478"/>
    <w:rsid w:val="000D65A0"/>
    <w:rsid w:val="000D6E11"/>
    <w:rsid w:val="000D7CE6"/>
    <w:rsid w:val="000E07E4"/>
    <w:rsid w:val="000E156C"/>
    <w:rsid w:val="000E15AE"/>
    <w:rsid w:val="000E185A"/>
    <w:rsid w:val="000E1891"/>
    <w:rsid w:val="000E1F4C"/>
    <w:rsid w:val="000E2EA5"/>
    <w:rsid w:val="000E3722"/>
    <w:rsid w:val="000E54BE"/>
    <w:rsid w:val="000E59D9"/>
    <w:rsid w:val="000E5BA7"/>
    <w:rsid w:val="000E6311"/>
    <w:rsid w:val="000E6614"/>
    <w:rsid w:val="000E75E4"/>
    <w:rsid w:val="000E78E3"/>
    <w:rsid w:val="000F01AF"/>
    <w:rsid w:val="000F06D1"/>
    <w:rsid w:val="000F24D3"/>
    <w:rsid w:val="000F3E17"/>
    <w:rsid w:val="000F4902"/>
    <w:rsid w:val="000F511E"/>
    <w:rsid w:val="000F5C77"/>
    <w:rsid w:val="000F6A5E"/>
    <w:rsid w:val="001023A8"/>
    <w:rsid w:val="00104944"/>
    <w:rsid w:val="00106AE4"/>
    <w:rsid w:val="00107AF7"/>
    <w:rsid w:val="00107F7C"/>
    <w:rsid w:val="00110B55"/>
    <w:rsid w:val="00110E99"/>
    <w:rsid w:val="00111F0B"/>
    <w:rsid w:val="00112633"/>
    <w:rsid w:val="001136E0"/>
    <w:rsid w:val="00114289"/>
    <w:rsid w:val="00115823"/>
    <w:rsid w:val="001160DB"/>
    <w:rsid w:val="00116B05"/>
    <w:rsid w:val="0012083D"/>
    <w:rsid w:val="00124E59"/>
    <w:rsid w:val="00125CBA"/>
    <w:rsid w:val="00125F44"/>
    <w:rsid w:val="00125F94"/>
    <w:rsid w:val="00126850"/>
    <w:rsid w:val="001327EF"/>
    <w:rsid w:val="0013513D"/>
    <w:rsid w:val="00140CE9"/>
    <w:rsid w:val="00143A7C"/>
    <w:rsid w:val="00144F15"/>
    <w:rsid w:val="00146E72"/>
    <w:rsid w:val="001472B8"/>
    <w:rsid w:val="00150DD9"/>
    <w:rsid w:val="0015212B"/>
    <w:rsid w:val="0015236A"/>
    <w:rsid w:val="00152A05"/>
    <w:rsid w:val="00153C5D"/>
    <w:rsid w:val="00162514"/>
    <w:rsid w:val="00164CD0"/>
    <w:rsid w:val="00167520"/>
    <w:rsid w:val="0017608E"/>
    <w:rsid w:val="00176810"/>
    <w:rsid w:val="00176D0B"/>
    <w:rsid w:val="001771A3"/>
    <w:rsid w:val="00177DA3"/>
    <w:rsid w:val="001804AB"/>
    <w:rsid w:val="00180550"/>
    <w:rsid w:val="001820FF"/>
    <w:rsid w:val="00182118"/>
    <w:rsid w:val="0018496F"/>
    <w:rsid w:val="001855BD"/>
    <w:rsid w:val="00186550"/>
    <w:rsid w:val="00187959"/>
    <w:rsid w:val="001918AF"/>
    <w:rsid w:val="00193782"/>
    <w:rsid w:val="001A0988"/>
    <w:rsid w:val="001A1DE0"/>
    <w:rsid w:val="001A2D41"/>
    <w:rsid w:val="001A3B61"/>
    <w:rsid w:val="001A3C35"/>
    <w:rsid w:val="001A40F6"/>
    <w:rsid w:val="001A4A2C"/>
    <w:rsid w:val="001A5781"/>
    <w:rsid w:val="001A79E5"/>
    <w:rsid w:val="001B5496"/>
    <w:rsid w:val="001B5834"/>
    <w:rsid w:val="001B5CAC"/>
    <w:rsid w:val="001B652A"/>
    <w:rsid w:val="001B70C2"/>
    <w:rsid w:val="001C0043"/>
    <w:rsid w:val="001C0D26"/>
    <w:rsid w:val="001C1CF1"/>
    <w:rsid w:val="001C3012"/>
    <w:rsid w:val="001C4E31"/>
    <w:rsid w:val="001C5BB8"/>
    <w:rsid w:val="001C62DF"/>
    <w:rsid w:val="001C7E69"/>
    <w:rsid w:val="001C7E92"/>
    <w:rsid w:val="001D1724"/>
    <w:rsid w:val="001D1F10"/>
    <w:rsid w:val="001D2A3C"/>
    <w:rsid w:val="001D326D"/>
    <w:rsid w:val="001D7564"/>
    <w:rsid w:val="001E1164"/>
    <w:rsid w:val="001E2035"/>
    <w:rsid w:val="001E2EA6"/>
    <w:rsid w:val="001E561E"/>
    <w:rsid w:val="001E5891"/>
    <w:rsid w:val="001E6092"/>
    <w:rsid w:val="001E6862"/>
    <w:rsid w:val="001E7B70"/>
    <w:rsid w:val="001F04B4"/>
    <w:rsid w:val="001F06DD"/>
    <w:rsid w:val="001F1AD2"/>
    <w:rsid w:val="001F231E"/>
    <w:rsid w:val="001F29F3"/>
    <w:rsid w:val="001F3579"/>
    <w:rsid w:val="001F3AC5"/>
    <w:rsid w:val="001F3CBC"/>
    <w:rsid w:val="001F3E72"/>
    <w:rsid w:val="001F3EF1"/>
    <w:rsid w:val="001F5E0D"/>
    <w:rsid w:val="001F7EB8"/>
    <w:rsid w:val="00202FEB"/>
    <w:rsid w:val="0020370B"/>
    <w:rsid w:val="00204FAE"/>
    <w:rsid w:val="00206F86"/>
    <w:rsid w:val="00207389"/>
    <w:rsid w:val="0020758C"/>
    <w:rsid w:val="00207A3F"/>
    <w:rsid w:val="00211E71"/>
    <w:rsid w:val="00212B15"/>
    <w:rsid w:val="00214988"/>
    <w:rsid w:val="00215243"/>
    <w:rsid w:val="002215CF"/>
    <w:rsid w:val="00223D4F"/>
    <w:rsid w:val="0022407D"/>
    <w:rsid w:val="00225375"/>
    <w:rsid w:val="00225886"/>
    <w:rsid w:val="002264EE"/>
    <w:rsid w:val="00226F02"/>
    <w:rsid w:val="002304BE"/>
    <w:rsid w:val="00231E1F"/>
    <w:rsid w:val="00231F28"/>
    <w:rsid w:val="002333A1"/>
    <w:rsid w:val="002369B0"/>
    <w:rsid w:val="00236DA4"/>
    <w:rsid w:val="0024077C"/>
    <w:rsid w:val="00243BC8"/>
    <w:rsid w:val="00245F1F"/>
    <w:rsid w:val="00245FD7"/>
    <w:rsid w:val="0024657C"/>
    <w:rsid w:val="00251054"/>
    <w:rsid w:val="0025191E"/>
    <w:rsid w:val="00251A00"/>
    <w:rsid w:val="002535C8"/>
    <w:rsid w:val="002537BF"/>
    <w:rsid w:val="00253EA2"/>
    <w:rsid w:val="00254244"/>
    <w:rsid w:val="00261BF7"/>
    <w:rsid w:val="00261D7B"/>
    <w:rsid w:val="00262F9A"/>
    <w:rsid w:val="00263FD3"/>
    <w:rsid w:val="00264FA3"/>
    <w:rsid w:val="002651A9"/>
    <w:rsid w:val="002660F2"/>
    <w:rsid w:val="00270088"/>
    <w:rsid w:val="00271588"/>
    <w:rsid w:val="00273FAC"/>
    <w:rsid w:val="002747B4"/>
    <w:rsid w:val="00275D42"/>
    <w:rsid w:val="00276BCE"/>
    <w:rsid w:val="00276ED0"/>
    <w:rsid w:val="00277BFF"/>
    <w:rsid w:val="00277D74"/>
    <w:rsid w:val="00280500"/>
    <w:rsid w:val="00280FC8"/>
    <w:rsid w:val="00283196"/>
    <w:rsid w:val="002845B2"/>
    <w:rsid w:val="00285F54"/>
    <w:rsid w:val="00286C75"/>
    <w:rsid w:val="00290893"/>
    <w:rsid w:val="002922F1"/>
    <w:rsid w:val="00293239"/>
    <w:rsid w:val="0029399B"/>
    <w:rsid w:val="00295131"/>
    <w:rsid w:val="0029579C"/>
    <w:rsid w:val="00296F4D"/>
    <w:rsid w:val="002970A0"/>
    <w:rsid w:val="002970AB"/>
    <w:rsid w:val="002A1375"/>
    <w:rsid w:val="002A1959"/>
    <w:rsid w:val="002A19D5"/>
    <w:rsid w:val="002A222D"/>
    <w:rsid w:val="002A2F27"/>
    <w:rsid w:val="002A457B"/>
    <w:rsid w:val="002A5E94"/>
    <w:rsid w:val="002A65FA"/>
    <w:rsid w:val="002A7FFE"/>
    <w:rsid w:val="002B0A39"/>
    <w:rsid w:val="002B1139"/>
    <w:rsid w:val="002B17A2"/>
    <w:rsid w:val="002B1E8C"/>
    <w:rsid w:val="002B2E15"/>
    <w:rsid w:val="002B314B"/>
    <w:rsid w:val="002B3CFD"/>
    <w:rsid w:val="002B4E00"/>
    <w:rsid w:val="002B5727"/>
    <w:rsid w:val="002B7685"/>
    <w:rsid w:val="002C05DD"/>
    <w:rsid w:val="002C1052"/>
    <w:rsid w:val="002C1685"/>
    <w:rsid w:val="002C3D4F"/>
    <w:rsid w:val="002C4024"/>
    <w:rsid w:val="002C660E"/>
    <w:rsid w:val="002C683F"/>
    <w:rsid w:val="002C73F6"/>
    <w:rsid w:val="002D4044"/>
    <w:rsid w:val="002D4A98"/>
    <w:rsid w:val="002D4C99"/>
    <w:rsid w:val="002D6F72"/>
    <w:rsid w:val="002E282F"/>
    <w:rsid w:val="002E528D"/>
    <w:rsid w:val="002E6B93"/>
    <w:rsid w:val="002E7E27"/>
    <w:rsid w:val="002F170F"/>
    <w:rsid w:val="002F306C"/>
    <w:rsid w:val="002F34FB"/>
    <w:rsid w:val="002F3AB1"/>
    <w:rsid w:val="002F3BDA"/>
    <w:rsid w:val="002F3C40"/>
    <w:rsid w:val="002F3D24"/>
    <w:rsid w:val="002F722B"/>
    <w:rsid w:val="002F7EF7"/>
    <w:rsid w:val="003014DC"/>
    <w:rsid w:val="00301703"/>
    <w:rsid w:val="00303528"/>
    <w:rsid w:val="00303A3F"/>
    <w:rsid w:val="00303E52"/>
    <w:rsid w:val="0030452E"/>
    <w:rsid w:val="003049B8"/>
    <w:rsid w:val="00304F63"/>
    <w:rsid w:val="00304F93"/>
    <w:rsid w:val="0030581D"/>
    <w:rsid w:val="00305A5C"/>
    <w:rsid w:val="00306471"/>
    <w:rsid w:val="0030681B"/>
    <w:rsid w:val="00306912"/>
    <w:rsid w:val="003076C2"/>
    <w:rsid w:val="003078C1"/>
    <w:rsid w:val="00307D41"/>
    <w:rsid w:val="0031010D"/>
    <w:rsid w:val="003112FF"/>
    <w:rsid w:val="00312031"/>
    <w:rsid w:val="00315828"/>
    <w:rsid w:val="00315B44"/>
    <w:rsid w:val="00317416"/>
    <w:rsid w:val="003214BC"/>
    <w:rsid w:val="003214CB"/>
    <w:rsid w:val="00323616"/>
    <w:rsid w:val="00323CC5"/>
    <w:rsid w:val="00323CCE"/>
    <w:rsid w:val="00325126"/>
    <w:rsid w:val="00325CB4"/>
    <w:rsid w:val="00326535"/>
    <w:rsid w:val="00326DF7"/>
    <w:rsid w:val="00330BCB"/>
    <w:rsid w:val="00330F4B"/>
    <w:rsid w:val="003326D2"/>
    <w:rsid w:val="00332C29"/>
    <w:rsid w:val="003343A2"/>
    <w:rsid w:val="00334625"/>
    <w:rsid w:val="00334B87"/>
    <w:rsid w:val="00334FFC"/>
    <w:rsid w:val="0033596D"/>
    <w:rsid w:val="00335AA2"/>
    <w:rsid w:val="00336AAE"/>
    <w:rsid w:val="00337C7E"/>
    <w:rsid w:val="00341776"/>
    <w:rsid w:val="0034257B"/>
    <w:rsid w:val="00342EB7"/>
    <w:rsid w:val="003448D6"/>
    <w:rsid w:val="00344C39"/>
    <w:rsid w:val="00344D84"/>
    <w:rsid w:val="00346264"/>
    <w:rsid w:val="003463B4"/>
    <w:rsid w:val="00347BA9"/>
    <w:rsid w:val="00350BCD"/>
    <w:rsid w:val="00351311"/>
    <w:rsid w:val="0035131D"/>
    <w:rsid w:val="00351C7A"/>
    <w:rsid w:val="00353F36"/>
    <w:rsid w:val="003553F5"/>
    <w:rsid w:val="003554EB"/>
    <w:rsid w:val="0035633F"/>
    <w:rsid w:val="003565E2"/>
    <w:rsid w:val="00356847"/>
    <w:rsid w:val="00360F2B"/>
    <w:rsid w:val="003611AC"/>
    <w:rsid w:val="00361385"/>
    <w:rsid w:val="0036378D"/>
    <w:rsid w:val="0036423D"/>
    <w:rsid w:val="0036433E"/>
    <w:rsid w:val="00365E42"/>
    <w:rsid w:val="0036665E"/>
    <w:rsid w:val="00372FD9"/>
    <w:rsid w:val="0037593D"/>
    <w:rsid w:val="00376048"/>
    <w:rsid w:val="00376C3D"/>
    <w:rsid w:val="00376C89"/>
    <w:rsid w:val="003809A2"/>
    <w:rsid w:val="0038178D"/>
    <w:rsid w:val="00382298"/>
    <w:rsid w:val="00383866"/>
    <w:rsid w:val="00383CBC"/>
    <w:rsid w:val="0038427A"/>
    <w:rsid w:val="00385592"/>
    <w:rsid w:val="00386B4B"/>
    <w:rsid w:val="00386B4E"/>
    <w:rsid w:val="00392C9F"/>
    <w:rsid w:val="00395384"/>
    <w:rsid w:val="003978F4"/>
    <w:rsid w:val="00397C79"/>
    <w:rsid w:val="003A0907"/>
    <w:rsid w:val="003A1266"/>
    <w:rsid w:val="003A1DBF"/>
    <w:rsid w:val="003A212A"/>
    <w:rsid w:val="003A4842"/>
    <w:rsid w:val="003A569D"/>
    <w:rsid w:val="003A6240"/>
    <w:rsid w:val="003A7020"/>
    <w:rsid w:val="003A77AD"/>
    <w:rsid w:val="003B01D1"/>
    <w:rsid w:val="003B1615"/>
    <w:rsid w:val="003B1B5B"/>
    <w:rsid w:val="003B4568"/>
    <w:rsid w:val="003B4619"/>
    <w:rsid w:val="003B5916"/>
    <w:rsid w:val="003B7CB2"/>
    <w:rsid w:val="003C198C"/>
    <w:rsid w:val="003C1D97"/>
    <w:rsid w:val="003C2679"/>
    <w:rsid w:val="003C26D9"/>
    <w:rsid w:val="003C31F9"/>
    <w:rsid w:val="003C344B"/>
    <w:rsid w:val="003C6FA4"/>
    <w:rsid w:val="003D1994"/>
    <w:rsid w:val="003D2270"/>
    <w:rsid w:val="003D25B4"/>
    <w:rsid w:val="003D3221"/>
    <w:rsid w:val="003D3B12"/>
    <w:rsid w:val="003D3EA7"/>
    <w:rsid w:val="003D722E"/>
    <w:rsid w:val="003E02C9"/>
    <w:rsid w:val="003E1E3C"/>
    <w:rsid w:val="003E28F9"/>
    <w:rsid w:val="003E4642"/>
    <w:rsid w:val="003E6415"/>
    <w:rsid w:val="003F2E49"/>
    <w:rsid w:val="003F69C8"/>
    <w:rsid w:val="00401A45"/>
    <w:rsid w:val="00401FB8"/>
    <w:rsid w:val="0040265C"/>
    <w:rsid w:val="00403E78"/>
    <w:rsid w:val="004040FB"/>
    <w:rsid w:val="00404E33"/>
    <w:rsid w:val="004051FF"/>
    <w:rsid w:val="00406486"/>
    <w:rsid w:val="004069D7"/>
    <w:rsid w:val="00412829"/>
    <w:rsid w:val="00412B40"/>
    <w:rsid w:val="00413934"/>
    <w:rsid w:val="00413B06"/>
    <w:rsid w:val="00416AB8"/>
    <w:rsid w:val="00416D22"/>
    <w:rsid w:val="00417453"/>
    <w:rsid w:val="00422802"/>
    <w:rsid w:val="00422982"/>
    <w:rsid w:val="004245B7"/>
    <w:rsid w:val="00424A95"/>
    <w:rsid w:val="00424D39"/>
    <w:rsid w:val="004264F6"/>
    <w:rsid w:val="004304C8"/>
    <w:rsid w:val="004309A4"/>
    <w:rsid w:val="004318A8"/>
    <w:rsid w:val="00434F8F"/>
    <w:rsid w:val="00436960"/>
    <w:rsid w:val="00441199"/>
    <w:rsid w:val="0044232B"/>
    <w:rsid w:val="00442852"/>
    <w:rsid w:val="00442A7A"/>
    <w:rsid w:val="00443066"/>
    <w:rsid w:val="00443BC2"/>
    <w:rsid w:val="0044485C"/>
    <w:rsid w:val="00445020"/>
    <w:rsid w:val="0044548C"/>
    <w:rsid w:val="00445B18"/>
    <w:rsid w:val="00445D55"/>
    <w:rsid w:val="00451CD1"/>
    <w:rsid w:val="00452502"/>
    <w:rsid w:val="004529F9"/>
    <w:rsid w:val="00453A61"/>
    <w:rsid w:val="00453CC1"/>
    <w:rsid w:val="0045715F"/>
    <w:rsid w:val="0046011A"/>
    <w:rsid w:val="00460293"/>
    <w:rsid w:val="004614B1"/>
    <w:rsid w:val="00461962"/>
    <w:rsid w:val="00464B45"/>
    <w:rsid w:val="00465192"/>
    <w:rsid w:val="004702F6"/>
    <w:rsid w:val="0047116E"/>
    <w:rsid w:val="00472032"/>
    <w:rsid w:val="00472046"/>
    <w:rsid w:val="00475476"/>
    <w:rsid w:val="00476A30"/>
    <w:rsid w:val="00486D23"/>
    <w:rsid w:val="00487C4F"/>
    <w:rsid w:val="004905B7"/>
    <w:rsid w:val="00491374"/>
    <w:rsid w:val="00491643"/>
    <w:rsid w:val="00491764"/>
    <w:rsid w:val="00491DCC"/>
    <w:rsid w:val="004939ED"/>
    <w:rsid w:val="00496629"/>
    <w:rsid w:val="00496FAE"/>
    <w:rsid w:val="00497586"/>
    <w:rsid w:val="004A07EE"/>
    <w:rsid w:val="004A0EAA"/>
    <w:rsid w:val="004A277A"/>
    <w:rsid w:val="004A2EED"/>
    <w:rsid w:val="004A2F19"/>
    <w:rsid w:val="004A38A8"/>
    <w:rsid w:val="004A5D8A"/>
    <w:rsid w:val="004B1245"/>
    <w:rsid w:val="004B229E"/>
    <w:rsid w:val="004B3478"/>
    <w:rsid w:val="004B4A67"/>
    <w:rsid w:val="004B6CDA"/>
    <w:rsid w:val="004B70AD"/>
    <w:rsid w:val="004C0A48"/>
    <w:rsid w:val="004C2455"/>
    <w:rsid w:val="004C3C61"/>
    <w:rsid w:val="004D03E4"/>
    <w:rsid w:val="004D258B"/>
    <w:rsid w:val="004D2D0C"/>
    <w:rsid w:val="004D321E"/>
    <w:rsid w:val="004D329D"/>
    <w:rsid w:val="004D3F1C"/>
    <w:rsid w:val="004D3F78"/>
    <w:rsid w:val="004D46E2"/>
    <w:rsid w:val="004D5AD8"/>
    <w:rsid w:val="004E050D"/>
    <w:rsid w:val="004E051F"/>
    <w:rsid w:val="004E242F"/>
    <w:rsid w:val="004E3FBF"/>
    <w:rsid w:val="004F2CF1"/>
    <w:rsid w:val="004F41BE"/>
    <w:rsid w:val="004F605F"/>
    <w:rsid w:val="004F790D"/>
    <w:rsid w:val="0050047B"/>
    <w:rsid w:val="00500CDE"/>
    <w:rsid w:val="005057D6"/>
    <w:rsid w:val="00506B5F"/>
    <w:rsid w:val="0051081B"/>
    <w:rsid w:val="00510B96"/>
    <w:rsid w:val="00510EAA"/>
    <w:rsid w:val="0051372F"/>
    <w:rsid w:val="00513EAD"/>
    <w:rsid w:val="00515F75"/>
    <w:rsid w:val="005179EA"/>
    <w:rsid w:val="00517CE2"/>
    <w:rsid w:val="00517F0E"/>
    <w:rsid w:val="00520292"/>
    <w:rsid w:val="00521B27"/>
    <w:rsid w:val="00521BFD"/>
    <w:rsid w:val="00522E14"/>
    <w:rsid w:val="005239C1"/>
    <w:rsid w:val="00523B77"/>
    <w:rsid w:val="00526DC0"/>
    <w:rsid w:val="00527734"/>
    <w:rsid w:val="00527F24"/>
    <w:rsid w:val="00530A02"/>
    <w:rsid w:val="00530D81"/>
    <w:rsid w:val="00531369"/>
    <w:rsid w:val="0053158E"/>
    <w:rsid w:val="00531671"/>
    <w:rsid w:val="005319A7"/>
    <w:rsid w:val="0053243B"/>
    <w:rsid w:val="00533883"/>
    <w:rsid w:val="00536052"/>
    <w:rsid w:val="00536DC9"/>
    <w:rsid w:val="00536EAA"/>
    <w:rsid w:val="005376D9"/>
    <w:rsid w:val="0054132A"/>
    <w:rsid w:val="00541461"/>
    <w:rsid w:val="005416E1"/>
    <w:rsid w:val="0054292D"/>
    <w:rsid w:val="00543910"/>
    <w:rsid w:val="00543B22"/>
    <w:rsid w:val="0054463E"/>
    <w:rsid w:val="00544E6C"/>
    <w:rsid w:val="00545076"/>
    <w:rsid w:val="005452A7"/>
    <w:rsid w:val="00545688"/>
    <w:rsid w:val="00547BB5"/>
    <w:rsid w:val="00550565"/>
    <w:rsid w:val="00551485"/>
    <w:rsid w:val="005517E8"/>
    <w:rsid w:val="0055371C"/>
    <w:rsid w:val="005537F2"/>
    <w:rsid w:val="0055393C"/>
    <w:rsid w:val="00554840"/>
    <w:rsid w:val="00555D4C"/>
    <w:rsid w:val="00555E79"/>
    <w:rsid w:val="00557D21"/>
    <w:rsid w:val="0056126D"/>
    <w:rsid w:val="00562D29"/>
    <w:rsid w:val="00563B6D"/>
    <w:rsid w:val="00563DF8"/>
    <w:rsid w:val="005648C5"/>
    <w:rsid w:val="00564BC7"/>
    <w:rsid w:val="005663F6"/>
    <w:rsid w:val="00566880"/>
    <w:rsid w:val="00566E87"/>
    <w:rsid w:val="00570D6B"/>
    <w:rsid w:val="0057123C"/>
    <w:rsid w:val="00572123"/>
    <w:rsid w:val="00572EF7"/>
    <w:rsid w:val="005750B4"/>
    <w:rsid w:val="00575C0E"/>
    <w:rsid w:val="00576696"/>
    <w:rsid w:val="00576D70"/>
    <w:rsid w:val="00577B21"/>
    <w:rsid w:val="005816E9"/>
    <w:rsid w:val="0058205F"/>
    <w:rsid w:val="0058265C"/>
    <w:rsid w:val="00582B6D"/>
    <w:rsid w:val="00582D73"/>
    <w:rsid w:val="0058339E"/>
    <w:rsid w:val="00584CAB"/>
    <w:rsid w:val="005870A3"/>
    <w:rsid w:val="005870BB"/>
    <w:rsid w:val="005914BF"/>
    <w:rsid w:val="00591E31"/>
    <w:rsid w:val="00592CC2"/>
    <w:rsid w:val="005948E0"/>
    <w:rsid w:val="00595247"/>
    <w:rsid w:val="005952BD"/>
    <w:rsid w:val="00596868"/>
    <w:rsid w:val="005A25B6"/>
    <w:rsid w:val="005A2BDC"/>
    <w:rsid w:val="005A5AC1"/>
    <w:rsid w:val="005A5F80"/>
    <w:rsid w:val="005A625C"/>
    <w:rsid w:val="005B01E8"/>
    <w:rsid w:val="005B0896"/>
    <w:rsid w:val="005B24FD"/>
    <w:rsid w:val="005B2565"/>
    <w:rsid w:val="005B4557"/>
    <w:rsid w:val="005B4C52"/>
    <w:rsid w:val="005B51AC"/>
    <w:rsid w:val="005B697D"/>
    <w:rsid w:val="005B7E47"/>
    <w:rsid w:val="005C0266"/>
    <w:rsid w:val="005C037F"/>
    <w:rsid w:val="005C2955"/>
    <w:rsid w:val="005C4313"/>
    <w:rsid w:val="005C66DE"/>
    <w:rsid w:val="005C7526"/>
    <w:rsid w:val="005D0E88"/>
    <w:rsid w:val="005D1434"/>
    <w:rsid w:val="005D23F6"/>
    <w:rsid w:val="005D384A"/>
    <w:rsid w:val="005D4FC0"/>
    <w:rsid w:val="005D535A"/>
    <w:rsid w:val="005D58F1"/>
    <w:rsid w:val="005D598A"/>
    <w:rsid w:val="005D5B86"/>
    <w:rsid w:val="005D6133"/>
    <w:rsid w:val="005D6787"/>
    <w:rsid w:val="005D6C36"/>
    <w:rsid w:val="005D7C66"/>
    <w:rsid w:val="005E0BAB"/>
    <w:rsid w:val="005E11D7"/>
    <w:rsid w:val="005E26BA"/>
    <w:rsid w:val="005E33F3"/>
    <w:rsid w:val="005E3813"/>
    <w:rsid w:val="005E4A0A"/>
    <w:rsid w:val="005F0FBE"/>
    <w:rsid w:val="005F37E6"/>
    <w:rsid w:val="005F3EFE"/>
    <w:rsid w:val="005F400D"/>
    <w:rsid w:val="005F5DAE"/>
    <w:rsid w:val="005F6A5D"/>
    <w:rsid w:val="005F6E80"/>
    <w:rsid w:val="005F7080"/>
    <w:rsid w:val="00602F6A"/>
    <w:rsid w:val="0060569D"/>
    <w:rsid w:val="00606807"/>
    <w:rsid w:val="00607041"/>
    <w:rsid w:val="006076B7"/>
    <w:rsid w:val="0060781A"/>
    <w:rsid w:val="00607F9D"/>
    <w:rsid w:val="006106C6"/>
    <w:rsid w:val="00610ABA"/>
    <w:rsid w:val="00611BAA"/>
    <w:rsid w:val="00612138"/>
    <w:rsid w:val="006129BF"/>
    <w:rsid w:val="00613413"/>
    <w:rsid w:val="00613E06"/>
    <w:rsid w:val="00614487"/>
    <w:rsid w:val="00614653"/>
    <w:rsid w:val="00614D31"/>
    <w:rsid w:val="00614ECF"/>
    <w:rsid w:val="006174AE"/>
    <w:rsid w:val="00617C56"/>
    <w:rsid w:val="0062254C"/>
    <w:rsid w:val="006235C6"/>
    <w:rsid w:val="0062383F"/>
    <w:rsid w:val="00627094"/>
    <w:rsid w:val="006270CE"/>
    <w:rsid w:val="00627997"/>
    <w:rsid w:val="00630102"/>
    <w:rsid w:val="00630F35"/>
    <w:rsid w:val="0063426F"/>
    <w:rsid w:val="00635376"/>
    <w:rsid w:val="00636097"/>
    <w:rsid w:val="006429A4"/>
    <w:rsid w:val="00644950"/>
    <w:rsid w:val="00645758"/>
    <w:rsid w:val="00646621"/>
    <w:rsid w:val="00646D50"/>
    <w:rsid w:val="00647C96"/>
    <w:rsid w:val="00650967"/>
    <w:rsid w:val="006524AE"/>
    <w:rsid w:val="0065477D"/>
    <w:rsid w:val="00656B08"/>
    <w:rsid w:val="006578A5"/>
    <w:rsid w:val="006601E0"/>
    <w:rsid w:val="00660916"/>
    <w:rsid w:val="006609BE"/>
    <w:rsid w:val="0066234D"/>
    <w:rsid w:val="00662C58"/>
    <w:rsid w:val="00663484"/>
    <w:rsid w:val="00663C05"/>
    <w:rsid w:val="006644D8"/>
    <w:rsid w:val="0066598C"/>
    <w:rsid w:val="00666D7E"/>
    <w:rsid w:val="006672BE"/>
    <w:rsid w:val="00667A32"/>
    <w:rsid w:val="006700C0"/>
    <w:rsid w:val="006705E2"/>
    <w:rsid w:val="00672AF2"/>
    <w:rsid w:val="00672CD4"/>
    <w:rsid w:val="0067336E"/>
    <w:rsid w:val="00673B16"/>
    <w:rsid w:val="0067486F"/>
    <w:rsid w:val="00676339"/>
    <w:rsid w:val="00677662"/>
    <w:rsid w:val="00680AE0"/>
    <w:rsid w:val="00680D3C"/>
    <w:rsid w:val="00680E70"/>
    <w:rsid w:val="00681219"/>
    <w:rsid w:val="00682AB4"/>
    <w:rsid w:val="00683A80"/>
    <w:rsid w:val="00684E3C"/>
    <w:rsid w:val="00684E9E"/>
    <w:rsid w:val="00685CBB"/>
    <w:rsid w:val="006864DD"/>
    <w:rsid w:val="00686EF3"/>
    <w:rsid w:val="006878EE"/>
    <w:rsid w:val="00687D4C"/>
    <w:rsid w:val="0069099F"/>
    <w:rsid w:val="00691034"/>
    <w:rsid w:val="006912D9"/>
    <w:rsid w:val="00691DF8"/>
    <w:rsid w:val="00693972"/>
    <w:rsid w:val="00696BB2"/>
    <w:rsid w:val="006A0EE3"/>
    <w:rsid w:val="006A0F1D"/>
    <w:rsid w:val="006A2A38"/>
    <w:rsid w:val="006A341B"/>
    <w:rsid w:val="006A4027"/>
    <w:rsid w:val="006B03D2"/>
    <w:rsid w:val="006B5254"/>
    <w:rsid w:val="006B5998"/>
    <w:rsid w:val="006B694E"/>
    <w:rsid w:val="006B75CE"/>
    <w:rsid w:val="006B7BB9"/>
    <w:rsid w:val="006C013B"/>
    <w:rsid w:val="006C4BCC"/>
    <w:rsid w:val="006C5726"/>
    <w:rsid w:val="006C5890"/>
    <w:rsid w:val="006C6C90"/>
    <w:rsid w:val="006C72C6"/>
    <w:rsid w:val="006C7CF9"/>
    <w:rsid w:val="006D0C16"/>
    <w:rsid w:val="006D102A"/>
    <w:rsid w:val="006D289D"/>
    <w:rsid w:val="006D2C33"/>
    <w:rsid w:val="006D374E"/>
    <w:rsid w:val="006D3FC1"/>
    <w:rsid w:val="006D485A"/>
    <w:rsid w:val="006D4DF5"/>
    <w:rsid w:val="006D6D4E"/>
    <w:rsid w:val="006E0938"/>
    <w:rsid w:val="006E1B1A"/>
    <w:rsid w:val="006E6A80"/>
    <w:rsid w:val="006E6F17"/>
    <w:rsid w:val="006E7604"/>
    <w:rsid w:val="006E76F9"/>
    <w:rsid w:val="006F1D3E"/>
    <w:rsid w:val="006F28ED"/>
    <w:rsid w:val="006F3F8B"/>
    <w:rsid w:val="006F5207"/>
    <w:rsid w:val="006F5C54"/>
    <w:rsid w:val="006F75E7"/>
    <w:rsid w:val="0070096C"/>
    <w:rsid w:val="00701573"/>
    <w:rsid w:val="00703387"/>
    <w:rsid w:val="007038DD"/>
    <w:rsid w:val="00704529"/>
    <w:rsid w:val="007046D2"/>
    <w:rsid w:val="0070546D"/>
    <w:rsid w:val="007067A1"/>
    <w:rsid w:val="007069E2"/>
    <w:rsid w:val="00707FA4"/>
    <w:rsid w:val="00710C8B"/>
    <w:rsid w:val="00711EEE"/>
    <w:rsid w:val="00711F15"/>
    <w:rsid w:val="00713876"/>
    <w:rsid w:val="007140CC"/>
    <w:rsid w:val="0071461B"/>
    <w:rsid w:val="00714C21"/>
    <w:rsid w:val="00715022"/>
    <w:rsid w:val="00716A93"/>
    <w:rsid w:val="007175D0"/>
    <w:rsid w:val="00717659"/>
    <w:rsid w:val="00717A0A"/>
    <w:rsid w:val="007220EA"/>
    <w:rsid w:val="0072425C"/>
    <w:rsid w:val="0072462F"/>
    <w:rsid w:val="00724C77"/>
    <w:rsid w:val="007261AB"/>
    <w:rsid w:val="00726845"/>
    <w:rsid w:val="00731B14"/>
    <w:rsid w:val="0073550F"/>
    <w:rsid w:val="00737FB8"/>
    <w:rsid w:val="00740A72"/>
    <w:rsid w:val="007420C3"/>
    <w:rsid w:val="007425DD"/>
    <w:rsid w:val="00742D15"/>
    <w:rsid w:val="00742DD7"/>
    <w:rsid w:val="007432AC"/>
    <w:rsid w:val="007435B0"/>
    <w:rsid w:val="00747701"/>
    <w:rsid w:val="00747AEC"/>
    <w:rsid w:val="007509F1"/>
    <w:rsid w:val="00750E55"/>
    <w:rsid w:val="00751F3D"/>
    <w:rsid w:val="007538D7"/>
    <w:rsid w:val="00754193"/>
    <w:rsid w:val="007571A4"/>
    <w:rsid w:val="00757AC5"/>
    <w:rsid w:val="007615EB"/>
    <w:rsid w:val="00761CFB"/>
    <w:rsid w:val="00761FA0"/>
    <w:rsid w:val="0076219B"/>
    <w:rsid w:val="00764141"/>
    <w:rsid w:val="00764854"/>
    <w:rsid w:val="0076590C"/>
    <w:rsid w:val="007669A2"/>
    <w:rsid w:val="00771FF6"/>
    <w:rsid w:val="0077383D"/>
    <w:rsid w:val="00773CC6"/>
    <w:rsid w:val="007759D3"/>
    <w:rsid w:val="00775D82"/>
    <w:rsid w:val="007767D5"/>
    <w:rsid w:val="007768BC"/>
    <w:rsid w:val="00777123"/>
    <w:rsid w:val="007772A0"/>
    <w:rsid w:val="00777C01"/>
    <w:rsid w:val="0078114B"/>
    <w:rsid w:val="007846A8"/>
    <w:rsid w:val="00785077"/>
    <w:rsid w:val="0078707E"/>
    <w:rsid w:val="0078721D"/>
    <w:rsid w:val="007877FB"/>
    <w:rsid w:val="00790093"/>
    <w:rsid w:val="00790F5D"/>
    <w:rsid w:val="007926AB"/>
    <w:rsid w:val="007936A5"/>
    <w:rsid w:val="00793D68"/>
    <w:rsid w:val="007946D1"/>
    <w:rsid w:val="00794E2D"/>
    <w:rsid w:val="00795BB9"/>
    <w:rsid w:val="0079766B"/>
    <w:rsid w:val="00797E01"/>
    <w:rsid w:val="007A3278"/>
    <w:rsid w:val="007A34CC"/>
    <w:rsid w:val="007A3977"/>
    <w:rsid w:val="007A4D3F"/>
    <w:rsid w:val="007A560E"/>
    <w:rsid w:val="007A7151"/>
    <w:rsid w:val="007B187F"/>
    <w:rsid w:val="007B5420"/>
    <w:rsid w:val="007B5D9D"/>
    <w:rsid w:val="007B602C"/>
    <w:rsid w:val="007B6DB8"/>
    <w:rsid w:val="007B7C7C"/>
    <w:rsid w:val="007C085C"/>
    <w:rsid w:val="007C3379"/>
    <w:rsid w:val="007C5C4F"/>
    <w:rsid w:val="007C6664"/>
    <w:rsid w:val="007C691B"/>
    <w:rsid w:val="007C7554"/>
    <w:rsid w:val="007D1265"/>
    <w:rsid w:val="007D1A7A"/>
    <w:rsid w:val="007D3364"/>
    <w:rsid w:val="007D606D"/>
    <w:rsid w:val="007D7C22"/>
    <w:rsid w:val="007E0C97"/>
    <w:rsid w:val="007E207F"/>
    <w:rsid w:val="007E2450"/>
    <w:rsid w:val="007E2883"/>
    <w:rsid w:val="007E3217"/>
    <w:rsid w:val="007E4C87"/>
    <w:rsid w:val="007E5759"/>
    <w:rsid w:val="007E70F3"/>
    <w:rsid w:val="007F0B8A"/>
    <w:rsid w:val="007F181C"/>
    <w:rsid w:val="007F41AD"/>
    <w:rsid w:val="007F4F6A"/>
    <w:rsid w:val="007F5D2E"/>
    <w:rsid w:val="008003FB"/>
    <w:rsid w:val="00801B3B"/>
    <w:rsid w:val="008030B3"/>
    <w:rsid w:val="0080501E"/>
    <w:rsid w:val="00805DB2"/>
    <w:rsid w:val="00807C77"/>
    <w:rsid w:val="008109B1"/>
    <w:rsid w:val="00810B30"/>
    <w:rsid w:val="008118E1"/>
    <w:rsid w:val="0081245E"/>
    <w:rsid w:val="00813A59"/>
    <w:rsid w:val="00813B19"/>
    <w:rsid w:val="00813B61"/>
    <w:rsid w:val="00813C4C"/>
    <w:rsid w:val="00814F0D"/>
    <w:rsid w:val="00815CD3"/>
    <w:rsid w:val="00815ED7"/>
    <w:rsid w:val="00817D9E"/>
    <w:rsid w:val="00817FE3"/>
    <w:rsid w:val="008207F6"/>
    <w:rsid w:val="00820F97"/>
    <w:rsid w:val="00822578"/>
    <w:rsid w:val="008234DA"/>
    <w:rsid w:val="00823D10"/>
    <w:rsid w:val="008263E9"/>
    <w:rsid w:val="008268E8"/>
    <w:rsid w:val="00826ADD"/>
    <w:rsid w:val="00826B48"/>
    <w:rsid w:val="00826CD1"/>
    <w:rsid w:val="00832110"/>
    <w:rsid w:val="00832299"/>
    <w:rsid w:val="00832443"/>
    <w:rsid w:val="00832671"/>
    <w:rsid w:val="008329A1"/>
    <w:rsid w:val="008333DF"/>
    <w:rsid w:val="00836CEC"/>
    <w:rsid w:val="00836F3C"/>
    <w:rsid w:val="008374A6"/>
    <w:rsid w:val="008416A7"/>
    <w:rsid w:val="00841AD1"/>
    <w:rsid w:val="00844584"/>
    <w:rsid w:val="008448D4"/>
    <w:rsid w:val="00844CA3"/>
    <w:rsid w:val="00844D22"/>
    <w:rsid w:val="008467AA"/>
    <w:rsid w:val="00846F7A"/>
    <w:rsid w:val="0085166F"/>
    <w:rsid w:val="00851A09"/>
    <w:rsid w:val="00851AE1"/>
    <w:rsid w:val="00851DF0"/>
    <w:rsid w:val="00852CE4"/>
    <w:rsid w:val="00855365"/>
    <w:rsid w:val="008557DB"/>
    <w:rsid w:val="00855B62"/>
    <w:rsid w:val="008575D4"/>
    <w:rsid w:val="00857BA3"/>
    <w:rsid w:val="00860450"/>
    <w:rsid w:val="00861509"/>
    <w:rsid w:val="00862883"/>
    <w:rsid w:val="008628BA"/>
    <w:rsid w:val="00862B9A"/>
    <w:rsid w:val="00863155"/>
    <w:rsid w:val="00863A64"/>
    <w:rsid w:val="008642D7"/>
    <w:rsid w:val="00864AD9"/>
    <w:rsid w:val="00864B8E"/>
    <w:rsid w:val="0086589D"/>
    <w:rsid w:val="00865B62"/>
    <w:rsid w:val="0086634D"/>
    <w:rsid w:val="00866371"/>
    <w:rsid w:val="00866C3C"/>
    <w:rsid w:val="008671BA"/>
    <w:rsid w:val="008709EA"/>
    <w:rsid w:val="00870BF4"/>
    <w:rsid w:val="00873C21"/>
    <w:rsid w:val="008741BC"/>
    <w:rsid w:val="00875B2E"/>
    <w:rsid w:val="0088109F"/>
    <w:rsid w:val="00881664"/>
    <w:rsid w:val="00882407"/>
    <w:rsid w:val="00884C7D"/>
    <w:rsid w:val="00885273"/>
    <w:rsid w:val="00886096"/>
    <w:rsid w:val="00886E3E"/>
    <w:rsid w:val="00886E54"/>
    <w:rsid w:val="00887942"/>
    <w:rsid w:val="00887FF9"/>
    <w:rsid w:val="008910EE"/>
    <w:rsid w:val="00891A1E"/>
    <w:rsid w:val="00892C52"/>
    <w:rsid w:val="00893721"/>
    <w:rsid w:val="00893BBC"/>
    <w:rsid w:val="00896FB0"/>
    <w:rsid w:val="00897713"/>
    <w:rsid w:val="008A00A8"/>
    <w:rsid w:val="008A053D"/>
    <w:rsid w:val="008A0AAD"/>
    <w:rsid w:val="008A13F8"/>
    <w:rsid w:val="008A1AE0"/>
    <w:rsid w:val="008A2D1B"/>
    <w:rsid w:val="008A4BA3"/>
    <w:rsid w:val="008A4D86"/>
    <w:rsid w:val="008A59C9"/>
    <w:rsid w:val="008A776F"/>
    <w:rsid w:val="008A77E2"/>
    <w:rsid w:val="008B01E3"/>
    <w:rsid w:val="008B0DFC"/>
    <w:rsid w:val="008B40DF"/>
    <w:rsid w:val="008B49AE"/>
    <w:rsid w:val="008B4B6F"/>
    <w:rsid w:val="008B55CF"/>
    <w:rsid w:val="008B5810"/>
    <w:rsid w:val="008B67C3"/>
    <w:rsid w:val="008C0404"/>
    <w:rsid w:val="008C11EA"/>
    <w:rsid w:val="008C3112"/>
    <w:rsid w:val="008C3766"/>
    <w:rsid w:val="008C4A0F"/>
    <w:rsid w:val="008C4D02"/>
    <w:rsid w:val="008C4F59"/>
    <w:rsid w:val="008C51E3"/>
    <w:rsid w:val="008C5A69"/>
    <w:rsid w:val="008D4197"/>
    <w:rsid w:val="008D4FB5"/>
    <w:rsid w:val="008D55C1"/>
    <w:rsid w:val="008D57A7"/>
    <w:rsid w:val="008E160F"/>
    <w:rsid w:val="008E4743"/>
    <w:rsid w:val="008E7C2C"/>
    <w:rsid w:val="008F1AF4"/>
    <w:rsid w:val="008F210A"/>
    <w:rsid w:val="008F2722"/>
    <w:rsid w:val="008F5156"/>
    <w:rsid w:val="008F5484"/>
    <w:rsid w:val="008F5E4D"/>
    <w:rsid w:val="008F74B0"/>
    <w:rsid w:val="008F7C1B"/>
    <w:rsid w:val="009001D4"/>
    <w:rsid w:val="009005DB"/>
    <w:rsid w:val="00901F1A"/>
    <w:rsid w:val="00902398"/>
    <w:rsid w:val="009035EA"/>
    <w:rsid w:val="00906AC7"/>
    <w:rsid w:val="0091013B"/>
    <w:rsid w:val="009107BC"/>
    <w:rsid w:val="00911877"/>
    <w:rsid w:val="00912579"/>
    <w:rsid w:val="009132C1"/>
    <w:rsid w:val="0091332B"/>
    <w:rsid w:val="00914C1E"/>
    <w:rsid w:val="00914C4C"/>
    <w:rsid w:val="00915A18"/>
    <w:rsid w:val="00916DC0"/>
    <w:rsid w:val="00925561"/>
    <w:rsid w:val="00925D37"/>
    <w:rsid w:val="0093196E"/>
    <w:rsid w:val="00932E1E"/>
    <w:rsid w:val="00932F60"/>
    <w:rsid w:val="0093776C"/>
    <w:rsid w:val="00937E92"/>
    <w:rsid w:val="00940446"/>
    <w:rsid w:val="009434A6"/>
    <w:rsid w:val="009447D7"/>
    <w:rsid w:val="00946A25"/>
    <w:rsid w:val="009479AC"/>
    <w:rsid w:val="00947E47"/>
    <w:rsid w:val="009512FB"/>
    <w:rsid w:val="00951714"/>
    <w:rsid w:val="009519D8"/>
    <w:rsid w:val="0095297A"/>
    <w:rsid w:val="00954B3A"/>
    <w:rsid w:val="00954F24"/>
    <w:rsid w:val="00955C53"/>
    <w:rsid w:val="00956EDA"/>
    <w:rsid w:val="00960177"/>
    <w:rsid w:val="009610B1"/>
    <w:rsid w:val="009631A6"/>
    <w:rsid w:val="009631B4"/>
    <w:rsid w:val="00963967"/>
    <w:rsid w:val="009652CC"/>
    <w:rsid w:val="00965FB2"/>
    <w:rsid w:val="00966640"/>
    <w:rsid w:val="00967019"/>
    <w:rsid w:val="00967290"/>
    <w:rsid w:val="00967605"/>
    <w:rsid w:val="009676F9"/>
    <w:rsid w:val="00970C67"/>
    <w:rsid w:val="009720EC"/>
    <w:rsid w:val="00973B76"/>
    <w:rsid w:val="00974C6B"/>
    <w:rsid w:val="009755EF"/>
    <w:rsid w:val="00975915"/>
    <w:rsid w:val="009771AE"/>
    <w:rsid w:val="00977837"/>
    <w:rsid w:val="00977C38"/>
    <w:rsid w:val="00977DDE"/>
    <w:rsid w:val="0098174E"/>
    <w:rsid w:val="0098213A"/>
    <w:rsid w:val="00984A38"/>
    <w:rsid w:val="00985468"/>
    <w:rsid w:val="00985BD3"/>
    <w:rsid w:val="00987046"/>
    <w:rsid w:val="00987067"/>
    <w:rsid w:val="009872D7"/>
    <w:rsid w:val="009875BD"/>
    <w:rsid w:val="00987778"/>
    <w:rsid w:val="00987BC7"/>
    <w:rsid w:val="00992C53"/>
    <w:rsid w:val="00992F5F"/>
    <w:rsid w:val="00994BE4"/>
    <w:rsid w:val="009969DD"/>
    <w:rsid w:val="00997D2A"/>
    <w:rsid w:val="00997E1C"/>
    <w:rsid w:val="009A0272"/>
    <w:rsid w:val="009A1A59"/>
    <w:rsid w:val="009A3CCF"/>
    <w:rsid w:val="009A3D7C"/>
    <w:rsid w:val="009A445C"/>
    <w:rsid w:val="009A4F03"/>
    <w:rsid w:val="009A62D6"/>
    <w:rsid w:val="009A6443"/>
    <w:rsid w:val="009A7A37"/>
    <w:rsid w:val="009B1053"/>
    <w:rsid w:val="009B129E"/>
    <w:rsid w:val="009B1B0D"/>
    <w:rsid w:val="009B3AE2"/>
    <w:rsid w:val="009B5760"/>
    <w:rsid w:val="009B57E5"/>
    <w:rsid w:val="009B5FF6"/>
    <w:rsid w:val="009B66A7"/>
    <w:rsid w:val="009C0D38"/>
    <w:rsid w:val="009C1784"/>
    <w:rsid w:val="009C2C14"/>
    <w:rsid w:val="009C2C23"/>
    <w:rsid w:val="009C384C"/>
    <w:rsid w:val="009C4C9B"/>
    <w:rsid w:val="009C5188"/>
    <w:rsid w:val="009C606F"/>
    <w:rsid w:val="009C73BF"/>
    <w:rsid w:val="009D0931"/>
    <w:rsid w:val="009D1E0F"/>
    <w:rsid w:val="009D47DD"/>
    <w:rsid w:val="009E0C97"/>
    <w:rsid w:val="009E137A"/>
    <w:rsid w:val="009E20F7"/>
    <w:rsid w:val="009E33F4"/>
    <w:rsid w:val="009E45B5"/>
    <w:rsid w:val="009E5102"/>
    <w:rsid w:val="009E5D43"/>
    <w:rsid w:val="009E60B7"/>
    <w:rsid w:val="009E7C1D"/>
    <w:rsid w:val="009F0FB3"/>
    <w:rsid w:val="009F171A"/>
    <w:rsid w:val="009F232B"/>
    <w:rsid w:val="009F2ED7"/>
    <w:rsid w:val="009F4722"/>
    <w:rsid w:val="009F5642"/>
    <w:rsid w:val="009F5644"/>
    <w:rsid w:val="009F7864"/>
    <w:rsid w:val="00A028F0"/>
    <w:rsid w:val="00A03795"/>
    <w:rsid w:val="00A04158"/>
    <w:rsid w:val="00A05BAA"/>
    <w:rsid w:val="00A06CE3"/>
    <w:rsid w:val="00A12EAB"/>
    <w:rsid w:val="00A13ABA"/>
    <w:rsid w:val="00A1609A"/>
    <w:rsid w:val="00A168F5"/>
    <w:rsid w:val="00A171BE"/>
    <w:rsid w:val="00A17A5E"/>
    <w:rsid w:val="00A2199C"/>
    <w:rsid w:val="00A21CBB"/>
    <w:rsid w:val="00A226B3"/>
    <w:rsid w:val="00A22AB6"/>
    <w:rsid w:val="00A25C2F"/>
    <w:rsid w:val="00A26170"/>
    <w:rsid w:val="00A308A1"/>
    <w:rsid w:val="00A3175F"/>
    <w:rsid w:val="00A325B9"/>
    <w:rsid w:val="00A32F7F"/>
    <w:rsid w:val="00A3420E"/>
    <w:rsid w:val="00A34216"/>
    <w:rsid w:val="00A34C68"/>
    <w:rsid w:val="00A359FD"/>
    <w:rsid w:val="00A36EF4"/>
    <w:rsid w:val="00A37F69"/>
    <w:rsid w:val="00A4037F"/>
    <w:rsid w:val="00A431FE"/>
    <w:rsid w:val="00A434A3"/>
    <w:rsid w:val="00A455A0"/>
    <w:rsid w:val="00A5012C"/>
    <w:rsid w:val="00A52256"/>
    <w:rsid w:val="00A5270E"/>
    <w:rsid w:val="00A53A00"/>
    <w:rsid w:val="00A55329"/>
    <w:rsid w:val="00A5627C"/>
    <w:rsid w:val="00A56B36"/>
    <w:rsid w:val="00A579ED"/>
    <w:rsid w:val="00A61C43"/>
    <w:rsid w:val="00A66C06"/>
    <w:rsid w:val="00A66E13"/>
    <w:rsid w:val="00A66E27"/>
    <w:rsid w:val="00A67B1C"/>
    <w:rsid w:val="00A7408B"/>
    <w:rsid w:val="00A74288"/>
    <w:rsid w:val="00A75713"/>
    <w:rsid w:val="00A75FCD"/>
    <w:rsid w:val="00A766F7"/>
    <w:rsid w:val="00A771A8"/>
    <w:rsid w:val="00A80D35"/>
    <w:rsid w:val="00A8201B"/>
    <w:rsid w:val="00A825DA"/>
    <w:rsid w:val="00A838DF"/>
    <w:rsid w:val="00A85126"/>
    <w:rsid w:val="00A86025"/>
    <w:rsid w:val="00A872CA"/>
    <w:rsid w:val="00A93019"/>
    <w:rsid w:val="00A93232"/>
    <w:rsid w:val="00A9336A"/>
    <w:rsid w:val="00A933C0"/>
    <w:rsid w:val="00A94621"/>
    <w:rsid w:val="00A94889"/>
    <w:rsid w:val="00A9519B"/>
    <w:rsid w:val="00A967D1"/>
    <w:rsid w:val="00A9773C"/>
    <w:rsid w:val="00A979BF"/>
    <w:rsid w:val="00AA0478"/>
    <w:rsid w:val="00AA0969"/>
    <w:rsid w:val="00AA0D3B"/>
    <w:rsid w:val="00AA328D"/>
    <w:rsid w:val="00AA337A"/>
    <w:rsid w:val="00AA34F8"/>
    <w:rsid w:val="00AA5D76"/>
    <w:rsid w:val="00AA6F53"/>
    <w:rsid w:val="00AB0325"/>
    <w:rsid w:val="00AB05FA"/>
    <w:rsid w:val="00AB4ACB"/>
    <w:rsid w:val="00AB4C0F"/>
    <w:rsid w:val="00AB6E97"/>
    <w:rsid w:val="00AB7AF1"/>
    <w:rsid w:val="00AC23B3"/>
    <w:rsid w:val="00AC2491"/>
    <w:rsid w:val="00AC49B6"/>
    <w:rsid w:val="00AC5084"/>
    <w:rsid w:val="00AC5447"/>
    <w:rsid w:val="00AC6B9C"/>
    <w:rsid w:val="00AC774B"/>
    <w:rsid w:val="00AD3CBC"/>
    <w:rsid w:val="00AD5892"/>
    <w:rsid w:val="00AD6FD6"/>
    <w:rsid w:val="00AD7358"/>
    <w:rsid w:val="00AE02F2"/>
    <w:rsid w:val="00AE058C"/>
    <w:rsid w:val="00AE0B34"/>
    <w:rsid w:val="00AE0C16"/>
    <w:rsid w:val="00AE200B"/>
    <w:rsid w:val="00AE22B0"/>
    <w:rsid w:val="00AE3712"/>
    <w:rsid w:val="00AE388B"/>
    <w:rsid w:val="00AE408A"/>
    <w:rsid w:val="00AE48CB"/>
    <w:rsid w:val="00AE7D86"/>
    <w:rsid w:val="00AF0F68"/>
    <w:rsid w:val="00AF16EB"/>
    <w:rsid w:val="00AF1A75"/>
    <w:rsid w:val="00AF4C81"/>
    <w:rsid w:val="00AF7706"/>
    <w:rsid w:val="00B005AB"/>
    <w:rsid w:val="00B02698"/>
    <w:rsid w:val="00B02BBF"/>
    <w:rsid w:val="00B0376E"/>
    <w:rsid w:val="00B040D5"/>
    <w:rsid w:val="00B04312"/>
    <w:rsid w:val="00B0586B"/>
    <w:rsid w:val="00B05C1C"/>
    <w:rsid w:val="00B07FCD"/>
    <w:rsid w:val="00B10203"/>
    <w:rsid w:val="00B11105"/>
    <w:rsid w:val="00B112B8"/>
    <w:rsid w:val="00B15741"/>
    <w:rsid w:val="00B16DC4"/>
    <w:rsid w:val="00B1701A"/>
    <w:rsid w:val="00B17422"/>
    <w:rsid w:val="00B1771F"/>
    <w:rsid w:val="00B17B7B"/>
    <w:rsid w:val="00B21FBA"/>
    <w:rsid w:val="00B236AB"/>
    <w:rsid w:val="00B24838"/>
    <w:rsid w:val="00B25D85"/>
    <w:rsid w:val="00B2686F"/>
    <w:rsid w:val="00B275DE"/>
    <w:rsid w:val="00B306B0"/>
    <w:rsid w:val="00B314D9"/>
    <w:rsid w:val="00B31CA7"/>
    <w:rsid w:val="00B338B1"/>
    <w:rsid w:val="00B34552"/>
    <w:rsid w:val="00B3597E"/>
    <w:rsid w:val="00B35FF8"/>
    <w:rsid w:val="00B36D96"/>
    <w:rsid w:val="00B36EE4"/>
    <w:rsid w:val="00B3787B"/>
    <w:rsid w:val="00B4316D"/>
    <w:rsid w:val="00B43D57"/>
    <w:rsid w:val="00B43E3D"/>
    <w:rsid w:val="00B44E65"/>
    <w:rsid w:val="00B50513"/>
    <w:rsid w:val="00B539D3"/>
    <w:rsid w:val="00B539E7"/>
    <w:rsid w:val="00B53D3B"/>
    <w:rsid w:val="00B558C5"/>
    <w:rsid w:val="00B56B87"/>
    <w:rsid w:val="00B571F8"/>
    <w:rsid w:val="00B573B4"/>
    <w:rsid w:val="00B57E87"/>
    <w:rsid w:val="00B6080C"/>
    <w:rsid w:val="00B60DEE"/>
    <w:rsid w:val="00B61D2E"/>
    <w:rsid w:val="00B62B19"/>
    <w:rsid w:val="00B63325"/>
    <w:rsid w:val="00B64426"/>
    <w:rsid w:val="00B64CDC"/>
    <w:rsid w:val="00B64E99"/>
    <w:rsid w:val="00B65BB9"/>
    <w:rsid w:val="00B662C2"/>
    <w:rsid w:val="00B71637"/>
    <w:rsid w:val="00B718F8"/>
    <w:rsid w:val="00B71985"/>
    <w:rsid w:val="00B71A54"/>
    <w:rsid w:val="00B73341"/>
    <w:rsid w:val="00B733D8"/>
    <w:rsid w:val="00B743CB"/>
    <w:rsid w:val="00B7587C"/>
    <w:rsid w:val="00B75F41"/>
    <w:rsid w:val="00B7632C"/>
    <w:rsid w:val="00B76D70"/>
    <w:rsid w:val="00B82A31"/>
    <w:rsid w:val="00B838E2"/>
    <w:rsid w:val="00B8622F"/>
    <w:rsid w:val="00B90F8D"/>
    <w:rsid w:val="00B928C2"/>
    <w:rsid w:val="00B94687"/>
    <w:rsid w:val="00B96F21"/>
    <w:rsid w:val="00BA0576"/>
    <w:rsid w:val="00BA09CB"/>
    <w:rsid w:val="00BA0CD5"/>
    <w:rsid w:val="00BA0FB8"/>
    <w:rsid w:val="00BA3883"/>
    <w:rsid w:val="00BA52F5"/>
    <w:rsid w:val="00BA540C"/>
    <w:rsid w:val="00BA682B"/>
    <w:rsid w:val="00BA7563"/>
    <w:rsid w:val="00BB03C4"/>
    <w:rsid w:val="00BB2D70"/>
    <w:rsid w:val="00BB2F1E"/>
    <w:rsid w:val="00BB3099"/>
    <w:rsid w:val="00BB3AF7"/>
    <w:rsid w:val="00BB622F"/>
    <w:rsid w:val="00BB6240"/>
    <w:rsid w:val="00BB7322"/>
    <w:rsid w:val="00BB7342"/>
    <w:rsid w:val="00BC0A18"/>
    <w:rsid w:val="00BC0A4E"/>
    <w:rsid w:val="00BC0D20"/>
    <w:rsid w:val="00BC224F"/>
    <w:rsid w:val="00BC2D7B"/>
    <w:rsid w:val="00BC4BBB"/>
    <w:rsid w:val="00BC7045"/>
    <w:rsid w:val="00BC7814"/>
    <w:rsid w:val="00BD1E9F"/>
    <w:rsid w:val="00BD361C"/>
    <w:rsid w:val="00BD4A7A"/>
    <w:rsid w:val="00BD6B65"/>
    <w:rsid w:val="00BE03CA"/>
    <w:rsid w:val="00BE0666"/>
    <w:rsid w:val="00BE1919"/>
    <w:rsid w:val="00BE2434"/>
    <w:rsid w:val="00BE44FE"/>
    <w:rsid w:val="00BF0596"/>
    <w:rsid w:val="00BF1601"/>
    <w:rsid w:val="00BF3A6B"/>
    <w:rsid w:val="00BF437F"/>
    <w:rsid w:val="00BF503B"/>
    <w:rsid w:val="00BF50B2"/>
    <w:rsid w:val="00BF52E2"/>
    <w:rsid w:val="00BF57E6"/>
    <w:rsid w:val="00BF6B02"/>
    <w:rsid w:val="00BF734E"/>
    <w:rsid w:val="00C009A0"/>
    <w:rsid w:val="00C00ED4"/>
    <w:rsid w:val="00C02604"/>
    <w:rsid w:val="00C02867"/>
    <w:rsid w:val="00C03B38"/>
    <w:rsid w:val="00C052CB"/>
    <w:rsid w:val="00C05704"/>
    <w:rsid w:val="00C0680E"/>
    <w:rsid w:val="00C06CC5"/>
    <w:rsid w:val="00C075E8"/>
    <w:rsid w:val="00C1193A"/>
    <w:rsid w:val="00C12E95"/>
    <w:rsid w:val="00C15046"/>
    <w:rsid w:val="00C16F89"/>
    <w:rsid w:val="00C175FD"/>
    <w:rsid w:val="00C2178F"/>
    <w:rsid w:val="00C22712"/>
    <w:rsid w:val="00C22E60"/>
    <w:rsid w:val="00C239FC"/>
    <w:rsid w:val="00C23C0D"/>
    <w:rsid w:val="00C262A7"/>
    <w:rsid w:val="00C2637D"/>
    <w:rsid w:val="00C26758"/>
    <w:rsid w:val="00C26B31"/>
    <w:rsid w:val="00C27DC3"/>
    <w:rsid w:val="00C30E55"/>
    <w:rsid w:val="00C31D99"/>
    <w:rsid w:val="00C34432"/>
    <w:rsid w:val="00C35A0E"/>
    <w:rsid w:val="00C36373"/>
    <w:rsid w:val="00C365B1"/>
    <w:rsid w:val="00C3734C"/>
    <w:rsid w:val="00C37EC2"/>
    <w:rsid w:val="00C40517"/>
    <w:rsid w:val="00C41DF2"/>
    <w:rsid w:val="00C43781"/>
    <w:rsid w:val="00C44C9A"/>
    <w:rsid w:val="00C451D6"/>
    <w:rsid w:val="00C4588A"/>
    <w:rsid w:val="00C50112"/>
    <w:rsid w:val="00C51521"/>
    <w:rsid w:val="00C51D35"/>
    <w:rsid w:val="00C51EAB"/>
    <w:rsid w:val="00C5235A"/>
    <w:rsid w:val="00C52BA9"/>
    <w:rsid w:val="00C55B44"/>
    <w:rsid w:val="00C569F3"/>
    <w:rsid w:val="00C61E4B"/>
    <w:rsid w:val="00C61FE8"/>
    <w:rsid w:val="00C62F43"/>
    <w:rsid w:val="00C65F7E"/>
    <w:rsid w:val="00C661ED"/>
    <w:rsid w:val="00C66B25"/>
    <w:rsid w:val="00C66EB9"/>
    <w:rsid w:val="00C67B9D"/>
    <w:rsid w:val="00C70834"/>
    <w:rsid w:val="00C754C8"/>
    <w:rsid w:val="00C77747"/>
    <w:rsid w:val="00C80470"/>
    <w:rsid w:val="00C80C69"/>
    <w:rsid w:val="00C8331E"/>
    <w:rsid w:val="00C8349E"/>
    <w:rsid w:val="00C845C3"/>
    <w:rsid w:val="00C84D62"/>
    <w:rsid w:val="00C86A33"/>
    <w:rsid w:val="00C87D59"/>
    <w:rsid w:val="00C87E2F"/>
    <w:rsid w:val="00C90D86"/>
    <w:rsid w:val="00C914FE"/>
    <w:rsid w:val="00C91C9C"/>
    <w:rsid w:val="00C929F7"/>
    <w:rsid w:val="00C92E06"/>
    <w:rsid w:val="00C94A11"/>
    <w:rsid w:val="00C94ECD"/>
    <w:rsid w:val="00CA0306"/>
    <w:rsid w:val="00CA1D0C"/>
    <w:rsid w:val="00CA39D0"/>
    <w:rsid w:val="00CA3E21"/>
    <w:rsid w:val="00CA505C"/>
    <w:rsid w:val="00CA5BB1"/>
    <w:rsid w:val="00CB09AA"/>
    <w:rsid w:val="00CB1895"/>
    <w:rsid w:val="00CB2301"/>
    <w:rsid w:val="00CB522E"/>
    <w:rsid w:val="00CB6032"/>
    <w:rsid w:val="00CB60F4"/>
    <w:rsid w:val="00CB6224"/>
    <w:rsid w:val="00CB6F43"/>
    <w:rsid w:val="00CB7829"/>
    <w:rsid w:val="00CC0179"/>
    <w:rsid w:val="00CC0B5C"/>
    <w:rsid w:val="00CC0B9D"/>
    <w:rsid w:val="00CC12F7"/>
    <w:rsid w:val="00CC196C"/>
    <w:rsid w:val="00CC47A5"/>
    <w:rsid w:val="00CC5CCC"/>
    <w:rsid w:val="00CC62A9"/>
    <w:rsid w:val="00CC7649"/>
    <w:rsid w:val="00CC7DCC"/>
    <w:rsid w:val="00CC7EA8"/>
    <w:rsid w:val="00CD1E6D"/>
    <w:rsid w:val="00CD251E"/>
    <w:rsid w:val="00CD2567"/>
    <w:rsid w:val="00CD26B5"/>
    <w:rsid w:val="00CD2A2E"/>
    <w:rsid w:val="00CE0647"/>
    <w:rsid w:val="00CE1CC9"/>
    <w:rsid w:val="00CE25F0"/>
    <w:rsid w:val="00CE2EFC"/>
    <w:rsid w:val="00CE363A"/>
    <w:rsid w:val="00CE3B91"/>
    <w:rsid w:val="00CE4B56"/>
    <w:rsid w:val="00CE4F39"/>
    <w:rsid w:val="00CE58B1"/>
    <w:rsid w:val="00CF00E2"/>
    <w:rsid w:val="00CF2ED7"/>
    <w:rsid w:val="00CF2F7E"/>
    <w:rsid w:val="00CF2F96"/>
    <w:rsid w:val="00CF30CF"/>
    <w:rsid w:val="00CF3B90"/>
    <w:rsid w:val="00CF6523"/>
    <w:rsid w:val="00CF7F43"/>
    <w:rsid w:val="00D01B73"/>
    <w:rsid w:val="00D01D07"/>
    <w:rsid w:val="00D02D18"/>
    <w:rsid w:val="00D03221"/>
    <w:rsid w:val="00D040DD"/>
    <w:rsid w:val="00D0415C"/>
    <w:rsid w:val="00D05C82"/>
    <w:rsid w:val="00D06219"/>
    <w:rsid w:val="00D062B7"/>
    <w:rsid w:val="00D077AC"/>
    <w:rsid w:val="00D07C93"/>
    <w:rsid w:val="00D11005"/>
    <w:rsid w:val="00D11268"/>
    <w:rsid w:val="00D11D58"/>
    <w:rsid w:val="00D13CD5"/>
    <w:rsid w:val="00D14C2F"/>
    <w:rsid w:val="00D159EE"/>
    <w:rsid w:val="00D21D9C"/>
    <w:rsid w:val="00D2261C"/>
    <w:rsid w:val="00D237E1"/>
    <w:rsid w:val="00D24559"/>
    <w:rsid w:val="00D26850"/>
    <w:rsid w:val="00D27397"/>
    <w:rsid w:val="00D3032B"/>
    <w:rsid w:val="00D32A90"/>
    <w:rsid w:val="00D32E1F"/>
    <w:rsid w:val="00D33F3D"/>
    <w:rsid w:val="00D3426C"/>
    <w:rsid w:val="00D34F95"/>
    <w:rsid w:val="00D3626A"/>
    <w:rsid w:val="00D364C7"/>
    <w:rsid w:val="00D373D9"/>
    <w:rsid w:val="00D40CC9"/>
    <w:rsid w:val="00D41A9D"/>
    <w:rsid w:val="00D41BE5"/>
    <w:rsid w:val="00D453DC"/>
    <w:rsid w:val="00D4753E"/>
    <w:rsid w:val="00D5061E"/>
    <w:rsid w:val="00D5130E"/>
    <w:rsid w:val="00D51781"/>
    <w:rsid w:val="00D51A20"/>
    <w:rsid w:val="00D528BA"/>
    <w:rsid w:val="00D53F34"/>
    <w:rsid w:val="00D54964"/>
    <w:rsid w:val="00D54EB5"/>
    <w:rsid w:val="00D565DF"/>
    <w:rsid w:val="00D56632"/>
    <w:rsid w:val="00D579BE"/>
    <w:rsid w:val="00D610AE"/>
    <w:rsid w:val="00D62802"/>
    <w:rsid w:val="00D628F0"/>
    <w:rsid w:val="00D62E24"/>
    <w:rsid w:val="00D64FC2"/>
    <w:rsid w:val="00D65857"/>
    <w:rsid w:val="00D70C6C"/>
    <w:rsid w:val="00D723CC"/>
    <w:rsid w:val="00D72FEF"/>
    <w:rsid w:val="00D73AD6"/>
    <w:rsid w:val="00D749D4"/>
    <w:rsid w:val="00D75172"/>
    <w:rsid w:val="00D753AB"/>
    <w:rsid w:val="00D761E0"/>
    <w:rsid w:val="00D762F4"/>
    <w:rsid w:val="00D76C13"/>
    <w:rsid w:val="00D76F0D"/>
    <w:rsid w:val="00D8108C"/>
    <w:rsid w:val="00D82C02"/>
    <w:rsid w:val="00D843D1"/>
    <w:rsid w:val="00D8764A"/>
    <w:rsid w:val="00D92561"/>
    <w:rsid w:val="00D93BBD"/>
    <w:rsid w:val="00D951D6"/>
    <w:rsid w:val="00D9548D"/>
    <w:rsid w:val="00D96B52"/>
    <w:rsid w:val="00D97378"/>
    <w:rsid w:val="00D976A3"/>
    <w:rsid w:val="00D97949"/>
    <w:rsid w:val="00DA08B4"/>
    <w:rsid w:val="00DA2D84"/>
    <w:rsid w:val="00DA33CF"/>
    <w:rsid w:val="00DA4969"/>
    <w:rsid w:val="00DA4DE8"/>
    <w:rsid w:val="00DA5019"/>
    <w:rsid w:val="00DA549F"/>
    <w:rsid w:val="00DA5CDF"/>
    <w:rsid w:val="00DA6521"/>
    <w:rsid w:val="00DA6A60"/>
    <w:rsid w:val="00DA6D94"/>
    <w:rsid w:val="00DA70B9"/>
    <w:rsid w:val="00DB238F"/>
    <w:rsid w:val="00DB27E5"/>
    <w:rsid w:val="00DB28D8"/>
    <w:rsid w:val="00DB42FA"/>
    <w:rsid w:val="00DB6350"/>
    <w:rsid w:val="00DC02C6"/>
    <w:rsid w:val="00DC0C2A"/>
    <w:rsid w:val="00DC1374"/>
    <w:rsid w:val="00DC22DB"/>
    <w:rsid w:val="00DC78E0"/>
    <w:rsid w:val="00DD1363"/>
    <w:rsid w:val="00DD2461"/>
    <w:rsid w:val="00DD3A9E"/>
    <w:rsid w:val="00DD6774"/>
    <w:rsid w:val="00DD6933"/>
    <w:rsid w:val="00DD6B77"/>
    <w:rsid w:val="00DD7320"/>
    <w:rsid w:val="00DD7CCB"/>
    <w:rsid w:val="00DE057B"/>
    <w:rsid w:val="00DE0819"/>
    <w:rsid w:val="00DE18A7"/>
    <w:rsid w:val="00DE1B72"/>
    <w:rsid w:val="00DE29E4"/>
    <w:rsid w:val="00DE2EB4"/>
    <w:rsid w:val="00DE353B"/>
    <w:rsid w:val="00DE439A"/>
    <w:rsid w:val="00DE4CB7"/>
    <w:rsid w:val="00DE5507"/>
    <w:rsid w:val="00DE5EE9"/>
    <w:rsid w:val="00DE6F1E"/>
    <w:rsid w:val="00DF05A6"/>
    <w:rsid w:val="00DF0992"/>
    <w:rsid w:val="00DF248F"/>
    <w:rsid w:val="00DF2B12"/>
    <w:rsid w:val="00DF2FD2"/>
    <w:rsid w:val="00DF3373"/>
    <w:rsid w:val="00DF5BE6"/>
    <w:rsid w:val="00DF6DF9"/>
    <w:rsid w:val="00DF75CE"/>
    <w:rsid w:val="00E01A6F"/>
    <w:rsid w:val="00E02A1E"/>
    <w:rsid w:val="00E03184"/>
    <w:rsid w:val="00E0403C"/>
    <w:rsid w:val="00E07648"/>
    <w:rsid w:val="00E076FC"/>
    <w:rsid w:val="00E10A58"/>
    <w:rsid w:val="00E10ED6"/>
    <w:rsid w:val="00E110B7"/>
    <w:rsid w:val="00E11533"/>
    <w:rsid w:val="00E13435"/>
    <w:rsid w:val="00E13A81"/>
    <w:rsid w:val="00E16262"/>
    <w:rsid w:val="00E169F5"/>
    <w:rsid w:val="00E16D37"/>
    <w:rsid w:val="00E2021C"/>
    <w:rsid w:val="00E20C52"/>
    <w:rsid w:val="00E21993"/>
    <w:rsid w:val="00E219C7"/>
    <w:rsid w:val="00E22B84"/>
    <w:rsid w:val="00E23659"/>
    <w:rsid w:val="00E23C1E"/>
    <w:rsid w:val="00E23E21"/>
    <w:rsid w:val="00E24D5F"/>
    <w:rsid w:val="00E2501C"/>
    <w:rsid w:val="00E25DD3"/>
    <w:rsid w:val="00E263CC"/>
    <w:rsid w:val="00E30EFF"/>
    <w:rsid w:val="00E3134E"/>
    <w:rsid w:val="00E31951"/>
    <w:rsid w:val="00E32B20"/>
    <w:rsid w:val="00E33558"/>
    <w:rsid w:val="00E33A0F"/>
    <w:rsid w:val="00E33F09"/>
    <w:rsid w:val="00E35334"/>
    <w:rsid w:val="00E3534B"/>
    <w:rsid w:val="00E354A1"/>
    <w:rsid w:val="00E358F1"/>
    <w:rsid w:val="00E404CF"/>
    <w:rsid w:val="00E40A95"/>
    <w:rsid w:val="00E4153C"/>
    <w:rsid w:val="00E41A96"/>
    <w:rsid w:val="00E44486"/>
    <w:rsid w:val="00E45519"/>
    <w:rsid w:val="00E4580F"/>
    <w:rsid w:val="00E464F2"/>
    <w:rsid w:val="00E46B2C"/>
    <w:rsid w:val="00E50ED4"/>
    <w:rsid w:val="00E51853"/>
    <w:rsid w:val="00E52DB9"/>
    <w:rsid w:val="00E547E1"/>
    <w:rsid w:val="00E559E8"/>
    <w:rsid w:val="00E55B59"/>
    <w:rsid w:val="00E56AE6"/>
    <w:rsid w:val="00E56BE4"/>
    <w:rsid w:val="00E570C4"/>
    <w:rsid w:val="00E573B7"/>
    <w:rsid w:val="00E5742F"/>
    <w:rsid w:val="00E612D8"/>
    <w:rsid w:val="00E63CD4"/>
    <w:rsid w:val="00E64327"/>
    <w:rsid w:val="00E675B8"/>
    <w:rsid w:val="00E6792C"/>
    <w:rsid w:val="00E7327B"/>
    <w:rsid w:val="00E739BB"/>
    <w:rsid w:val="00E746BA"/>
    <w:rsid w:val="00E75A1E"/>
    <w:rsid w:val="00E76711"/>
    <w:rsid w:val="00E77E7B"/>
    <w:rsid w:val="00E80BA0"/>
    <w:rsid w:val="00E80C0A"/>
    <w:rsid w:val="00E81000"/>
    <w:rsid w:val="00E818CB"/>
    <w:rsid w:val="00E81C7A"/>
    <w:rsid w:val="00E83AA1"/>
    <w:rsid w:val="00E84082"/>
    <w:rsid w:val="00E84F03"/>
    <w:rsid w:val="00E860FA"/>
    <w:rsid w:val="00E86364"/>
    <w:rsid w:val="00E86762"/>
    <w:rsid w:val="00E869A7"/>
    <w:rsid w:val="00E875D1"/>
    <w:rsid w:val="00E876F2"/>
    <w:rsid w:val="00E908B7"/>
    <w:rsid w:val="00E91ED6"/>
    <w:rsid w:val="00E92259"/>
    <w:rsid w:val="00E92263"/>
    <w:rsid w:val="00E92E7D"/>
    <w:rsid w:val="00E94D21"/>
    <w:rsid w:val="00E9546F"/>
    <w:rsid w:val="00E95790"/>
    <w:rsid w:val="00E95B5E"/>
    <w:rsid w:val="00E962EC"/>
    <w:rsid w:val="00E96307"/>
    <w:rsid w:val="00E9683A"/>
    <w:rsid w:val="00E96872"/>
    <w:rsid w:val="00EA1031"/>
    <w:rsid w:val="00EA1B89"/>
    <w:rsid w:val="00EA30C8"/>
    <w:rsid w:val="00EA376A"/>
    <w:rsid w:val="00EA48FF"/>
    <w:rsid w:val="00EA6AF2"/>
    <w:rsid w:val="00EA6BF4"/>
    <w:rsid w:val="00EA6C46"/>
    <w:rsid w:val="00EA732B"/>
    <w:rsid w:val="00EB39F7"/>
    <w:rsid w:val="00EB3ADB"/>
    <w:rsid w:val="00EB4282"/>
    <w:rsid w:val="00EB4B1F"/>
    <w:rsid w:val="00EB573D"/>
    <w:rsid w:val="00EB62BF"/>
    <w:rsid w:val="00EB72C7"/>
    <w:rsid w:val="00EB7ABE"/>
    <w:rsid w:val="00EC2E31"/>
    <w:rsid w:val="00EC459F"/>
    <w:rsid w:val="00EC4816"/>
    <w:rsid w:val="00EC5F50"/>
    <w:rsid w:val="00EC7DE9"/>
    <w:rsid w:val="00ED4720"/>
    <w:rsid w:val="00ED47F5"/>
    <w:rsid w:val="00ED4844"/>
    <w:rsid w:val="00ED4D09"/>
    <w:rsid w:val="00ED59B8"/>
    <w:rsid w:val="00ED5BAA"/>
    <w:rsid w:val="00ED6B5F"/>
    <w:rsid w:val="00ED78EC"/>
    <w:rsid w:val="00EE0199"/>
    <w:rsid w:val="00EE052D"/>
    <w:rsid w:val="00EE0EE9"/>
    <w:rsid w:val="00EE0EFE"/>
    <w:rsid w:val="00EE0F2B"/>
    <w:rsid w:val="00EE1289"/>
    <w:rsid w:val="00EE256E"/>
    <w:rsid w:val="00EE2A96"/>
    <w:rsid w:val="00EE3201"/>
    <w:rsid w:val="00EE4058"/>
    <w:rsid w:val="00EE50D6"/>
    <w:rsid w:val="00EF04D4"/>
    <w:rsid w:val="00EF0A11"/>
    <w:rsid w:val="00EF165F"/>
    <w:rsid w:val="00EF2013"/>
    <w:rsid w:val="00EF2CDC"/>
    <w:rsid w:val="00EF354F"/>
    <w:rsid w:val="00EF421D"/>
    <w:rsid w:val="00EF6D45"/>
    <w:rsid w:val="00F00A21"/>
    <w:rsid w:val="00F00D25"/>
    <w:rsid w:val="00F01D22"/>
    <w:rsid w:val="00F04DAC"/>
    <w:rsid w:val="00F05A3B"/>
    <w:rsid w:val="00F06774"/>
    <w:rsid w:val="00F06D58"/>
    <w:rsid w:val="00F11B6D"/>
    <w:rsid w:val="00F11BDB"/>
    <w:rsid w:val="00F129CF"/>
    <w:rsid w:val="00F13967"/>
    <w:rsid w:val="00F141FD"/>
    <w:rsid w:val="00F1585C"/>
    <w:rsid w:val="00F165B4"/>
    <w:rsid w:val="00F16AF2"/>
    <w:rsid w:val="00F20AD9"/>
    <w:rsid w:val="00F2119F"/>
    <w:rsid w:val="00F212ED"/>
    <w:rsid w:val="00F22587"/>
    <w:rsid w:val="00F22B34"/>
    <w:rsid w:val="00F22D1A"/>
    <w:rsid w:val="00F2384B"/>
    <w:rsid w:val="00F2449F"/>
    <w:rsid w:val="00F25974"/>
    <w:rsid w:val="00F259FA"/>
    <w:rsid w:val="00F26ABE"/>
    <w:rsid w:val="00F26D6F"/>
    <w:rsid w:val="00F306DD"/>
    <w:rsid w:val="00F3071A"/>
    <w:rsid w:val="00F31194"/>
    <w:rsid w:val="00F35B7C"/>
    <w:rsid w:val="00F4041A"/>
    <w:rsid w:val="00F44A29"/>
    <w:rsid w:val="00F464CB"/>
    <w:rsid w:val="00F46AD6"/>
    <w:rsid w:val="00F4798B"/>
    <w:rsid w:val="00F47E5D"/>
    <w:rsid w:val="00F5101F"/>
    <w:rsid w:val="00F516AA"/>
    <w:rsid w:val="00F51BE6"/>
    <w:rsid w:val="00F521F9"/>
    <w:rsid w:val="00F535B1"/>
    <w:rsid w:val="00F54164"/>
    <w:rsid w:val="00F54C0F"/>
    <w:rsid w:val="00F54CBD"/>
    <w:rsid w:val="00F5533B"/>
    <w:rsid w:val="00F5621B"/>
    <w:rsid w:val="00F57280"/>
    <w:rsid w:val="00F60A7F"/>
    <w:rsid w:val="00F62951"/>
    <w:rsid w:val="00F62F66"/>
    <w:rsid w:val="00F6312D"/>
    <w:rsid w:val="00F63E75"/>
    <w:rsid w:val="00F66665"/>
    <w:rsid w:val="00F66DCE"/>
    <w:rsid w:val="00F672D4"/>
    <w:rsid w:val="00F7044E"/>
    <w:rsid w:val="00F70C93"/>
    <w:rsid w:val="00F70D0C"/>
    <w:rsid w:val="00F7258B"/>
    <w:rsid w:val="00F74833"/>
    <w:rsid w:val="00F757AA"/>
    <w:rsid w:val="00F7581A"/>
    <w:rsid w:val="00F760E9"/>
    <w:rsid w:val="00F76A26"/>
    <w:rsid w:val="00F77313"/>
    <w:rsid w:val="00F775F8"/>
    <w:rsid w:val="00F801E4"/>
    <w:rsid w:val="00F80234"/>
    <w:rsid w:val="00F81E42"/>
    <w:rsid w:val="00F828AF"/>
    <w:rsid w:val="00F836C5"/>
    <w:rsid w:val="00F8573F"/>
    <w:rsid w:val="00F92848"/>
    <w:rsid w:val="00F934A8"/>
    <w:rsid w:val="00F93592"/>
    <w:rsid w:val="00F93E49"/>
    <w:rsid w:val="00F95B78"/>
    <w:rsid w:val="00F964DF"/>
    <w:rsid w:val="00F9675B"/>
    <w:rsid w:val="00F96816"/>
    <w:rsid w:val="00F96942"/>
    <w:rsid w:val="00F96BA5"/>
    <w:rsid w:val="00FA2742"/>
    <w:rsid w:val="00FA3807"/>
    <w:rsid w:val="00FA5431"/>
    <w:rsid w:val="00FB0E3D"/>
    <w:rsid w:val="00FB28C3"/>
    <w:rsid w:val="00FB3F77"/>
    <w:rsid w:val="00FB59BC"/>
    <w:rsid w:val="00FB715C"/>
    <w:rsid w:val="00FC17B9"/>
    <w:rsid w:val="00FC19D0"/>
    <w:rsid w:val="00FC2C09"/>
    <w:rsid w:val="00FC37F9"/>
    <w:rsid w:val="00FC4AF7"/>
    <w:rsid w:val="00FC539E"/>
    <w:rsid w:val="00FC58FC"/>
    <w:rsid w:val="00FC60E4"/>
    <w:rsid w:val="00FD11E3"/>
    <w:rsid w:val="00FD246C"/>
    <w:rsid w:val="00FD294F"/>
    <w:rsid w:val="00FD47D4"/>
    <w:rsid w:val="00FD60AC"/>
    <w:rsid w:val="00FD612F"/>
    <w:rsid w:val="00FD74E0"/>
    <w:rsid w:val="00FD7FD0"/>
    <w:rsid w:val="00FE17A6"/>
    <w:rsid w:val="00FE2689"/>
    <w:rsid w:val="00FE2C9F"/>
    <w:rsid w:val="00FE33FE"/>
    <w:rsid w:val="00FE3458"/>
    <w:rsid w:val="00FE3ED1"/>
    <w:rsid w:val="00FE3F38"/>
    <w:rsid w:val="00FE5AAA"/>
    <w:rsid w:val="00FE739E"/>
    <w:rsid w:val="00FF3B0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38BF6E"/>
  <w15:docId w15:val="{1A24BBA1-F02C-459C-87F1-662905B20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71F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71F8"/>
    <w:rPr>
      <w:color w:val="0000FF" w:themeColor="hyperlink"/>
      <w:u w:val="single"/>
    </w:rPr>
  </w:style>
  <w:style w:type="paragraph" w:customStyle="1" w:styleId="EndNoteBibliographyTitle">
    <w:name w:val="EndNote Bibliography Title"/>
    <w:basedOn w:val="Normal"/>
    <w:link w:val="EndNoteBibliographyTitleChar"/>
    <w:rsid w:val="008642D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642D7"/>
    <w:rPr>
      <w:rFonts w:ascii="Calibri" w:hAnsi="Calibri" w:cs="Calibri"/>
      <w:noProof/>
      <w:lang w:val="en-US"/>
    </w:rPr>
  </w:style>
  <w:style w:type="paragraph" w:customStyle="1" w:styleId="EndNoteBibliography">
    <w:name w:val="EndNote Bibliography"/>
    <w:basedOn w:val="Normal"/>
    <w:link w:val="EndNoteBibliographyChar"/>
    <w:rsid w:val="008642D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642D7"/>
    <w:rPr>
      <w:rFonts w:ascii="Calibri" w:hAnsi="Calibri" w:cs="Calibri"/>
      <w:noProof/>
      <w:lang w:val="en-US"/>
    </w:rPr>
  </w:style>
  <w:style w:type="character" w:styleId="CommentReference">
    <w:name w:val="annotation reference"/>
    <w:basedOn w:val="DefaultParagraphFont"/>
    <w:uiPriority w:val="99"/>
    <w:semiHidden/>
    <w:unhideWhenUsed/>
    <w:rsid w:val="00531671"/>
    <w:rPr>
      <w:sz w:val="16"/>
      <w:szCs w:val="16"/>
    </w:rPr>
  </w:style>
  <w:style w:type="paragraph" w:styleId="CommentText">
    <w:name w:val="annotation text"/>
    <w:basedOn w:val="Normal"/>
    <w:link w:val="CommentTextChar"/>
    <w:uiPriority w:val="99"/>
    <w:unhideWhenUsed/>
    <w:rsid w:val="00531671"/>
    <w:pPr>
      <w:spacing w:line="240" w:lineRule="auto"/>
    </w:pPr>
    <w:rPr>
      <w:sz w:val="20"/>
      <w:szCs w:val="20"/>
    </w:rPr>
  </w:style>
  <w:style w:type="character" w:customStyle="1" w:styleId="CommentTextChar">
    <w:name w:val="Comment Text Char"/>
    <w:basedOn w:val="DefaultParagraphFont"/>
    <w:link w:val="CommentText"/>
    <w:uiPriority w:val="99"/>
    <w:rsid w:val="00531671"/>
    <w:rPr>
      <w:sz w:val="20"/>
      <w:szCs w:val="20"/>
      <w:lang w:val="en-GB"/>
    </w:rPr>
  </w:style>
  <w:style w:type="paragraph" w:styleId="CommentSubject">
    <w:name w:val="annotation subject"/>
    <w:basedOn w:val="CommentText"/>
    <w:next w:val="CommentText"/>
    <w:link w:val="CommentSubjectChar"/>
    <w:uiPriority w:val="99"/>
    <w:semiHidden/>
    <w:unhideWhenUsed/>
    <w:rsid w:val="00531671"/>
    <w:rPr>
      <w:b/>
      <w:bCs/>
    </w:rPr>
  </w:style>
  <w:style w:type="character" w:customStyle="1" w:styleId="CommentSubjectChar">
    <w:name w:val="Comment Subject Char"/>
    <w:basedOn w:val="CommentTextChar"/>
    <w:link w:val="CommentSubject"/>
    <w:uiPriority w:val="99"/>
    <w:semiHidden/>
    <w:rsid w:val="00531671"/>
    <w:rPr>
      <w:b/>
      <w:bCs/>
      <w:sz w:val="20"/>
      <w:szCs w:val="20"/>
      <w:lang w:val="en-GB"/>
    </w:rPr>
  </w:style>
  <w:style w:type="paragraph" w:styleId="BalloonText">
    <w:name w:val="Balloon Text"/>
    <w:basedOn w:val="Normal"/>
    <w:link w:val="BalloonTextChar"/>
    <w:uiPriority w:val="99"/>
    <w:semiHidden/>
    <w:unhideWhenUsed/>
    <w:rsid w:val="005316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1671"/>
    <w:rPr>
      <w:rFonts w:ascii="Tahoma" w:hAnsi="Tahoma" w:cs="Tahoma"/>
      <w:sz w:val="16"/>
      <w:szCs w:val="16"/>
      <w:lang w:val="en-GB"/>
    </w:rPr>
  </w:style>
  <w:style w:type="paragraph" w:styleId="Header">
    <w:name w:val="header"/>
    <w:basedOn w:val="Normal"/>
    <w:link w:val="HeaderChar"/>
    <w:uiPriority w:val="99"/>
    <w:unhideWhenUsed/>
    <w:rsid w:val="00813C4C"/>
    <w:pPr>
      <w:tabs>
        <w:tab w:val="center" w:pos="4536"/>
        <w:tab w:val="right" w:pos="9072"/>
      </w:tabs>
      <w:spacing w:after="0" w:line="240" w:lineRule="auto"/>
    </w:pPr>
  </w:style>
  <w:style w:type="character" w:customStyle="1" w:styleId="HeaderChar">
    <w:name w:val="Header Char"/>
    <w:basedOn w:val="DefaultParagraphFont"/>
    <w:link w:val="Header"/>
    <w:uiPriority w:val="99"/>
    <w:rsid w:val="00813C4C"/>
    <w:rPr>
      <w:lang w:val="en-GB"/>
    </w:rPr>
  </w:style>
  <w:style w:type="paragraph" w:styleId="Footer">
    <w:name w:val="footer"/>
    <w:basedOn w:val="Normal"/>
    <w:link w:val="FooterChar"/>
    <w:uiPriority w:val="99"/>
    <w:unhideWhenUsed/>
    <w:rsid w:val="00813C4C"/>
    <w:pPr>
      <w:tabs>
        <w:tab w:val="center" w:pos="4536"/>
        <w:tab w:val="right" w:pos="9072"/>
      </w:tabs>
      <w:spacing w:after="0" w:line="240" w:lineRule="auto"/>
    </w:pPr>
  </w:style>
  <w:style w:type="character" w:customStyle="1" w:styleId="FooterChar">
    <w:name w:val="Footer Char"/>
    <w:basedOn w:val="DefaultParagraphFont"/>
    <w:link w:val="Footer"/>
    <w:uiPriority w:val="99"/>
    <w:rsid w:val="00813C4C"/>
    <w:rPr>
      <w:lang w:val="en-GB"/>
    </w:rPr>
  </w:style>
  <w:style w:type="paragraph" w:styleId="Revision">
    <w:name w:val="Revision"/>
    <w:hidden/>
    <w:uiPriority w:val="99"/>
    <w:semiHidden/>
    <w:rsid w:val="009610B1"/>
    <w:pPr>
      <w:spacing w:after="0" w:line="240" w:lineRule="auto"/>
    </w:pPr>
    <w:rPr>
      <w:lang w:val="en-GB"/>
    </w:rPr>
  </w:style>
  <w:style w:type="character" w:styleId="LineNumber">
    <w:name w:val="line number"/>
    <w:basedOn w:val="DefaultParagraphFont"/>
    <w:uiPriority w:val="99"/>
    <w:semiHidden/>
    <w:unhideWhenUsed/>
    <w:rsid w:val="00B90F8D"/>
  </w:style>
  <w:style w:type="paragraph" w:styleId="NormalWeb">
    <w:name w:val="Normal (Web)"/>
    <w:basedOn w:val="Normal"/>
    <w:uiPriority w:val="99"/>
    <w:semiHidden/>
    <w:unhideWhenUsed/>
    <w:rsid w:val="00E50ED4"/>
    <w:pPr>
      <w:spacing w:before="100" w:beforeAutospacing="1" w:after="100" w:afterAutospacing="1" w:line="240" w:lineRule="auto"/>
    </w:pPr>
    <w:rPr>
      <w:rFonts w:ascii="Times New Roman" w:eastAsiaTheme="minorEastAsia" w:hAnsi="Times New Roman" w:cs="Times New Roman"/>
      <w:sz w:val="24"/>
      <w:szCs w:val="24"/>
      <w:lang w:val="de-CH" w:eastAsia="de-CH"/>
    </w:rPr>
  </w:style>
  <w:style w:type="character" w:styleId="FollowedHyperlink">
    <w:name w:val="FollowedHyperlink"/>
    <w:basedOn w:val="DefaultParagraphFont"/>
    <w:uiPriority w:val="99"/>
    <w:semiHidden/>
    <w:unhideWhenUsed/>
    <w:rsid w:val="004E242F"/>
    <w:rPr>
      <w:color w:val="800080" w:themeColor="followedHyperlink"/>
      <w:u w:val="single"/>
    </w:rPr>
  </w:style>
  <w:style w:type="paragraph" w:customStyle="1" w:styleId="Refhead">
    <w:name w:val="Ref head"/>
    <w:basedOn w:val="Normal"/>
    <w:rsid w:val="00673B16"/>
    <w:pPr>
      <w:keepNext/>
      <w:spacing w:before="120" w:after="120" w:line="240" w:lineRule="auto"/>
      <w:outlineLvl w:val="0"/>
    </w:pPr>
    <w:rPr>
      <w:rFonts w:ascii="Times New Roman" w:eastAsia="Times New Roman" w:hAnsi="Times New Roman" w:cs="Times New Roman"/>
      <w:b/>
      <w:bCs/>
      <w:kern w:val="28"/>
      <w:sz w:val="24"/>
      <w:szCs w:val="24"/>
      <w:lang w:val="en-US"/>
    </w:rPr>
  </w:style>
  <w:style w:type="table" w:customStyle="1" w:styleId="mytable">
    <w:name w:val="mytable"/>
    <w:basedOn w:val="TableNormal"/>
    <w:uiPriority w:val="99"/>
    <w:rsid w:val="00D62E24"/>
    <w:pPr>
      <w:spacing w:after="0" w:line="240" w:lineRule="auto"/>
    </w:pPr>
    <w:rPr>
      <w:lang w:val="de-CH"/>
    </w:rPr>
    <w:tblPr/>
  </w:style>
  <w:style w:type="paragraph" w:styleId="ListParagraph">
    <w:name w:val="List Paragraph"/>
    <w:basedOn w:val="Normal"/>
    <w:uiPriority w:val="34"/>
    <w:qFormat/>
    <w:rsid w:val="00D62E24"/>
    <w:pPr>
      <w:ind w:left="720"/>
      <w:contextualSpacing/>
    </w:pPr>
  </w:style>
  <w:style w:type="character" w:customStyle="1" w:styleId="self-citation-authors">
    <w:name w:val="self-citation-authors"/>
    <w:basedOn w:val="DefaultParagraphFont"/>
    <w:rsid w:val="00D62E24"/>
  </w:style>
  <w:style w:type="character" w:customStyle="1" w:styleId="apple-converted-space">
    <w:name w:val="apple-converted-space"/>
    <w:basedOn w:val="DefaultParagraphFont"/>
    <w:rsid w:val="00D62E24"/>
  </w:style>
  <w:style w:type="character" w:customStyle="1" w:styleId="self-citation-year">
    <w:name w:val="self-citation-year"/>
    <w:basedOn w:val="DefaultParagraphFont"/>
    <w:rsid w:val="00D62E24"/>
  </w:style>
  <w:style w:type="character" w:customStyle="1" w:styleId="self-citation-title">
    <w:name w:val="self-citation-title"/>
    <w:basedOn w:val="DefaultParagraphFont"/>
    <w:rsid w:val="00D62E24"/>
  </w:style>
  <w:style w:type="character" w:customStyle="1" w:styleId="self-citation-journal">
    <w:name w:val="self-citation-journal"/>
    <w:basedOn w:val="DefaultParagraphFont"/>
    <w:rsid w:val="00D62E24"/>
  </w:style>
  <w:style w:type="character" w:customStyle="1" w:styleId="self-citation-volume">
    <w:name w:val="self-citation-volume"/>
    <w:basedOn w:val="DefaultParagraphFont"/>
    <w:rsid w:val="00D62E24"/>
  </w:style>
  <w:style w:type="character" w:customStyle="1" w:styleId="self-citation-elocation">
    <w:name w:val="self-citation-elocation"/>
    <w:basedOn w:val="DefaultParagraphFont"/>
    <w:rsid w:val="00D62E24"/>
  </w:style>
  <w:style w:type="paragraph" w:customStyle="1" w:styleId="SOMHead">
    <w:name w:val="SOMHead"/>
    <w:basedOn w:val="Normal"/>
    <w:rsid w:val="00C06CC5"/>
    <w:pPr>
      <w:keepNext/>
      <w:spacing w:before="240" w:after="0" w:line="240" w:lineRule="auto"/>
      <w:outlineLvl w:val="0"/>
    </w:pPr>
    <w:rPr>
      <w:rFonts w:ascii="Times New Roman" w:eastAsia="Times New Roman" w:hAnsi="Times New Roman" w:cs="Times New Roman"/>
      <w:b/>
      <w:kern w:val="28"/>
      <w:sz w:val="24"/>
      <w:szCs w:val="24"/>
      <w:lang w:val="en-US"/>
    </w:rPr>
  </w:style>
  <w:style w:type="paragraph" w:customStyle="1" w:styleId="SOMContent">
    <w:name w:val="SOMContent"/>
    <w:basedOn w:val="Normal"/>
    <w:rsid w:val="00C06CC5"/>
    <w:pPr>
      <w:spacing w:before="120" w:after="0"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3041210">
      <w:bodyDiv w:val="1"/>
      <w:marLeft w:val="0"/>
      <w:marRight w:val="0"/>
      <w:marTop w:val="0"/>
      <w:marBottom w:val="0"/>
      <w:divBdr>
        <w:top w:val="none" w:sz="0" w:space="0" w:color="auto"/>
        <w:left w:val="none" w:sz="0" w:space="0" w:color="auto"/>
        <w:bottom w:val="none" w:sz="0" w:space="0" w:color="auto"/>
        <w:right w:val="none" w:sz="0" w:space="0" w:color="auto"/>
      </w:divBdr>
    </w:div>
    <w:div w:id="834758755">
      <w:bodyDiv w:val="1"/>
      <w:marLeft w:val="0"/>
      <w:marRight w:val="0"/>
      <w:marTop w:val="0"/>
      <w:marBottom w:val="0"/>
      <w:divBdr>
        <w:top w:val="none" w:sz="0" w:space="0" w:color="auto"/>
        <w:left w:val="none" w:sz="0" w:space="0" w:color="auto"/>
        <w:bottom w:val="none" w:sz="0" w:space="0" w:color="auto"/>
        <w:right w:val="none" w:sz="0" w:space="0" w:color="auto"/>
      </w:divBdr>
    </w:div>
    <w:div w:id="849294377">
      <w:bodyDiv w:val="1"/>
      <w:marLeft w:val="0"/>
      <w:marRight w:val="0"/>
      <w:marTop w:val="0"/>
      <w:marBottom w:val="0"/>
      <w:divBdr>
        <w:top w:val="none" w:sz="0" w:space="0" w:color="auto"/>
        <w:left w:val="none" w:sz="0" w:space="0" w:color="auto"/>
        <w:bottom w:val="none" w:sz="0" w:space="0" w:color="auto"/>
        <w:right w:val="none" w:sz="0" w:space="0" w:color="auto"/>
      </w:divBdr>
    </w:div>
    <w:div w:id="939794282">
      <w:bodyDiv w:val="1"/>
      <w:marLeft w:val="0"/>
      <w:marRight w:val="0"/>
      <w:marTop w:val="0"/>
      <w:marBottom w:val="0"/>
      <w:divBdr>
        <w:top w:val="none" w:sz="0" w:space="0" w:color="auto"/>
        <w:left w:val="none" w:sz="0" w:space="0" w:color="auto"/>
        <w:bottom w:val="none" w:sz="0" w:space="0" w:color="auto"/>
        <w:right w:val="none" w:sz="0" w:space="0" w:color="auto"/>
      </w:divBdr>
    </w:div>
    <w:div w:id="1069694610">
      <w:bodyDiv w:val="1"/>
      <w:marLeft w:val="0"/>
      <w:marRight w:val="0"/>
      <w:marTop w:val="0"/>
      <w:marBottom w:val="0"/>
      <w:divBdr>
        <w:top w:val="none" w:sz="0" w:space="0" w:color="auto"/>
        <w:left w:val="none" w:sz="0" w:space="0" w:color="auto"/>
        <w:bottom w:val="none" w:sz="0" w:space="0" w:color="auto"/>
        <w:right w:val="none" w:sz="0" w:space="0" w:color="auto"/>
      </w:divBdr>
    </w:div>
    <w:div w:id="1240942727">
      <w:bodyDiv w:val="1"/>
      <w:marLeft w:val="0"/>
      <w:marRight w:val="0"/>
      <w:marTop w:val="0"/>
      <w:marBottom w:val="0"/>
      <w:divBdr>
        <w:top w:val="none" w:sz="0" w:space="0" w:color="auto"/>
        <w:left w:val="none" w:sz="0" w:space="0" w:color="auto"/>
        <w:bottom w:val="none" w:sz="0" w:space="0" w:color="auto"/>
        <w:right w:val="none" w:sz="0" w:space="0" w:color="auto"/>
      </w:divBdr>
    </w:div>
    <w:div w:id="1327827855">
      <w:bodyDiv w:val="1"/>
      <w:marLeft w:val="0"/>
      <w:marRight w:val="0"/>
      <w:marTop w:val="0"/>
      <w:marBottom w:val="0"/>
      <w:divBdr>
        <w:top w:val="none" w:sz="0" w:space="0" w:color="auto"/>
        <w:left w:val="none" w:sz="0" w:space="0" w:color="auto"/>
        <w:bottom w:val="none" w:sz="0" w:space="0" w:color="auto"/>
        <w:right w:val="none" w:sz="0" w:space="0" w:color="auto"/>
      </w:divBdr>
    </w:div>
    <w:div w:id="1346327592">
      <w:bodyDiv w:val="1"/>
      <w:marLeft w:val="0"/>
      <w:marRight w:val="0"/>
      <w:marTop w:val="0"/>
      <w:marBottom w:val="0"/>
      <w:divBdr>
        <w:top w:val="none" w:sz="0" w:space="0" w:color="auto"/>
        <w:left w:val="none" w:sz="0" w:space="0" w:color="auto"/>
        <w:bottom w:val="none" w:sz="0" w:space="0" w:color="auto"/>
        <w:right w:val="none" w:sz="0" w:space="0" w:color="auto"/>
      </w:divBdr>
    </w:div>
    <w:div w:id="1460344664">
      <w:bodyDiv w:val="1"/>
      <w:marLeft w:val="0"/>
      <w:marRight w:val="0"/>
      <w:marTop w:val="0"/>
      <w:marBottom w:val="0"/>
      <w:divBdr>
        <w:top w:val="none" w:sz="0" w:space="0" w:color="auto"/>
        <w:left w:val="none" w:sz="0" w:space="0" w:color="auto"/>
        <w:bottom w:val="none" w:sz="0" w:space="0" w:color="auto"/>
        <w:right w:val="none" w:sz="0" w:space="0" w:color="auto"/>
      </w:divBdr>
    </w:div>
    <w:div w:id="1992055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atalogue.ceda.ac.uk/uuid/ac4ecbd554d0dd52a9b575d9666dc42d" TargetMode="External"/><Relationship Id="rId13" Type="http://schemas.openxmlformats.org/officeDocument/2006/relationships/hyperlink" Target="http://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nvironment.gov.au/science/bird-and-bat-banding/banding-dat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nabirdscornelledu/BNA"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iucnredlist.org" TargetMode="External"/><Relationship Id="rId4" Type="http://schemas.openxmlformats.org/officeDocument/2006/relationships/settings" Target="settings.xml"/><Relationship Id="rId9" Type="http://schemas.openxmlformats.org/officeDocument/2006/relationships/hyperlink" Target="http://neo.sci.gsfc.nasa.gov/view.php?datasetId=MOD17A2_M_PSN" TargetMode="External"/><Relationship Id="rId14" Type="http://schemas.openxmlformats.org/officeDocument/2006/relationships/hyperlink" Target="http://wwwpersonality-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EB35B-DAEA-42A4-9E1B-E4B1B818B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2</Pages>
  <Words>10865</Words>
  <Characters>61937</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dc:creator>
  <cp:keywords/>
  <dc:description/>
  <cp:lastModifiedBy>Michael</cp:lastModifiedBy>
  <cp:revision>13</cp:revision>
  <cp:lastPrinted>2016-11-22T13:41:00Z</cp:lastPrinted>
  <dcterms:created xsi:type="dcterms:W3CDTF">2017-03-20T14:23:00Z</dcterms:created>
  <dcterms:modified xsi:type="dcterms:W3CDTF">2017-04-27T08:56:00Z</dcterms:modified>
</cp:coreProperties>
</file>